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1E74A5" w14:textId="45580BEF" w:rsidR="00F502D0" w:rsidRPr="007426FC" w:rsidRDefault="00F502D0" w:rsidP="00EB375F">
      <w:pPr>
        <w:pStyle w:val="Title"/>
        <w:spacing w:line="360" w:lineRule="auto"/>
      </w:pPr>
      <w:bookmarkStart w:id="0" w:name="_Hlk2088139"/>
      <w:r>
        <w:t xml:space="preserve">A data-driven approach to evaluate </w:t>
      </w:r>
      <w:r w:rsidR="00310C1A">
        <w:t>spatial</w:t>
      </w:r>
      <w:r>
        <w:t xml:space="preserve"> </w:t>
      </w:r>
      <w:r w:rsidR="00310C1A">
        <w:t>growth zonation</w:t>
      </w:r>
      <w:r>
        <w:t>, with application to NE Pacific Sablefish</w:t>
      </w:r>
    </w:p>
    <w:p w14:paraId="146DD023" w14:textId="77777777" w:rsidR="00F502D0" w:rsidRPr="004906F5" w:rsidRDefault="00F502D0" w:rsidP="00EB375F">
      <w:pPr>
        <w:spacing w:line="360" w:lineRule="auto"/>
      </w:pPr>
      <w:r w:rsidRPr="004906F5">
        <w:t>Kapur,</w:t>
      </w:r>
      <w:r>
        <w:t xml:space="preserve"> M., </w:t>
      </w:r>
      <w:proofErr w:type="spellStart"/>
      <w:r>
        <w:t>Haltuch</w:t>
      </w:r>
      <w:proofErr w:type="spellEnd"/>
      <w:r>
        <w:t>, M., [others] Punt, A.</w:t>
      </w:r>
    </w:p>
    <w:p w14:paraId="53D67B4C" w14:textId="77777777" w:rsidR="00F502D0" w:rsidRDefault="00F502D0" w:rsidP="00EB375F">
      <w:pPr>
        <w:spacing w:line="360" w:lineRule="auto"/>
      </w:pPr>
      <w:r w:rsidRPr="004906F5">
        <w:t xml:space="preserve">Keywords: growth, von </w:t>
      </w:r>
      <w:proofErr w:type="spellStart"/>
      <w:r>
        <w:t>B</w:t>
      </w:r>
      <w:r w:rsidRPr="004906F5">
        <w:t>ertalanffy</w:t>
      </w:r>
      <w:proofErr w:type="spellEnd"/>
      <w:r w:rsidRPr="004906F5">
        <w:t>, stock assessment, sablefish, spatial variability</w:t>
      </w:r>
    </w:p>
    <w:p w14:paraId="6644EF5E" w14:textId="77777777" w:rsidR="00F502D0" w:rsidRDefault="00F502D0" w:rsidP="00EB375F">
      <w:pPr>
        <w:pStyle w:val="Heading1"/>
        <w:spacing w:line="360" w:lineRule="auto"/>
      </w:pPr>
      <w:r>
        <w:t>Abstract</w:t>
      </w:r>
    </w:p>
    <w:p w14:paraId="7D9FE467" w14:textId="31BF6BC5" w:rsidR="00F502D0" w:rsidRPr="00632139" w:rsidRDefault="00F502D0" w:rsidP="003D3AD9">
      <w:pPr>
        <w:spacing w:after="0" w:line="240" w:lineRule="auto"/>
        <w:jc w:val="both"/>
        <w:rPr>
          <w:rFonts w:cstheme="minorHAnsi"/>
        </w:rPr>
      </w:pPr>
      <w:r>
        <w:rPr>
          <w:rFonts w:cstheme="minorHAnsi"/>
        </w:rPr>
        <w:t xml:space="preserve">Renewed interest in the estimation of spatial variation in fish body size is a result of computing advances and the development of spatially-explicit management frameworks. However, many attempts to quantify </w:t>
      </w:r>
      <w:r w:rsidR="00310C1A">
        <w:rPr>
          <w:rFonts w:cstheme="minorHAnsi"/>
        </w:rPr>
        <w:t>spatial structure or</w:t>
      </w:r>
      <w:r>
        <w:rPr>
          <w:rFonts w:cstheme="minorHAnsi"/>
        </w:rPr>
        <w:t xml:space="preserve"> distribution of traits utilize </w:t>
      </w:r>
      <w:r>
        <w:rPr>
          <w:rFonts w:cstheme="minorHAnsi"/>
          <w:i/>
        </w:rPr>
        <w:t>a priori</w:t>
      </w:r>
      <w:r>
        <w:rPr>
          <w:rFonts w:cstheme="minorHAnsi"/>
        </w:rPr>
        <w:t xml:space="preserve"> approaches, which involve pre-designated geographic regions and thus cannot detect unanticipated trends.</w:t>
      </w:r>
      <w:r w:rsidRPr="000C2D1B">
        <w:rPr>
          <w:rFonts w:cstheme="minorHAnsi"/>
        </w:rPr>
        <w:t xml:space="preserve"> </w:t>
      </w:r>
      <w:r w:rsidRPr="00A27977">
        <w:rPr>
          <w:rFonts w:cstheme="minorHAnsi"/>
        </w:rPr>
        <w:t xml:space="preserve"> This study </w:t>
      </w:r>
      <w:r>
        <w:rPr>
          <w:rFonts w:cstheme="minorHAnsi"/>
        </w:rPr>
        <w:t>presents</w:t>
      </w:r>
      <w:r w:rsidRPr="00A27977">
        <w:rPr>
          <w:rFonts w:cstheme="minorHAnsi"/>
        </w:rPr>
        <w:t xml:space="preserve"> a new</w:t>
      </w:r>
      <w:r>
        <w:rPr>
          <w:rFonts w:cstheme="minorHAnsi"/>
        </w:rPr>
        <w:t>, data-driven method which evaluates</w:t>
      </w:r>
      <w:r w:rsidRPr="00A27977">
        <w:rPr>
          <w:rFonts w:cstheme="minorHAnsi"/>
        </w:rPr>
        <w:t xml:space="preserve"> </w:t>
      </w:r>
      <w:r>
        <w:rPr>
          <w:rFonts w:cstheme="minorHAnsi"/>
        </w:rPr>
        <w:t>the first derivative of</w:t>
      </w:r>
      <w:r w:rsidRPr="00A27977">
        <w:rPr>
          <w:rFonts w:cstheme="minorHAnsi"/>
        </w:rPr>
        <w:t xml:space="preserve"> </w:t>
      </w:r>
      <w:r w:rsidR="00310C1A">
        <w:rPr>
          <w:rFonts w:cstheme="minorHAnsi"/>
        </w:rPr>
        <w:t>the spatial smoothing term of a</w:t>
      </w:r>
      <w:r w:rsidRPr="00A27977">
        <w:rPr>
          <w:rFonts w:cstheme="minorHAnsi"/>
        </w:rPr>
        <w:t xml:space="preserve"> generalized additive model to identify </w:t>
      </w:r>
      <w:r>
        <w:rPr>
          <w:rFonts w:cstheme="minorHAnsi"/>
        </w:rPr>
        <w:t xml:space="preserve">spatial </w:t>
      </w:r>
      <w:r w:rsidRPr="00A27977">
        <w:rPr>
          <w:rFonts w:cstheme="minorHAnsi"/>
        </w:rPr>
        <w:t xml:space="preserve">break points in </w:t>
      </w:r>
      <w:r>
        <w:rPr>
          <w:rFonts w:cstheme="minorHAnsi"/>
        </w:rPr>
        <w:t>fish</w:t>
      </w:r>
      <w:r w:rsidRPr="00A27977">
        <w:rPr>
          <w:rFonts w:cstheme="minorHAnsi"/>
        </w:rPr>
        <w:t xml:space="preserve"> length-at-age</w:t>
      </w:r>
      <w:r>
        <w:rPr>
          <w:rFonts w:cstheme="minorHAnsi"/>
        </w:rPr>
        <w:t xml:space="preserve">. We use </w:t>
      </w:r>
      <w:r w:rsidRPr="00A27977">
        <w:rPr>
          <w:rFonts w:cstheme="minorHAnsi"/>
          <w:iCs/>
        </w:rPr>
        <w:t xml:space="preserve">simulation testing </w:t>
      </w:r>
      <w:r>
        <w:rPr>
          <w:rFonts w:cstheme="minorHAnsi"/>
          <w:iCs/>
        </w:rPr>
        <w:t xml:space="preserve">to illustrate the robustness </w:t>
      </w:r>
      <w:r w:rsidRPr="00A27977">
        <w:rPr>
          <w:rFonts w:cstheme="minorHAnsi"/>
          <w:iCs/>
        </w:rPr>
        <w:t xml:space="preserve">of the method </w:t>
      </w:r>
      <w:r>
        <w:rPr>
          <w:rFonts w:cstheme="minorHAnsi"/>
          <w:iCs/>
        </w:rPr>
        <w:t>across a variety of spat</w:t>
      </w:r>
      <w:r w:rsidR="00310C1A">
        <w:rPr>
          <w:rFonts w:cstheme="minorHAnsi"/>
          <w:iCs/>
        </w:rPr>
        <w:t>ially</w:t>
      </w:r>
      <w:r>
        <w:rPr>
          <w:rFonts w:cstheme="minorHAnsi"/>
          <w:iCs/>
        </w:rPr>
        <w:t xml:space="preserve"> </w:t>
      </w:r>
      <w:r w:rsidR="00310C1A">
        <w:rPr>
          <w:rFonts w:cstheme="minorHAnsi"/>
          <w:iCs/>
        </w:rPr>
        <w:t>stratified</w:t>
      </w:r>
      <w:r w:rsidRPr="00A27977">
        <w:rPr>
          <w:rFonts w:cstheme="minorHAnsi"/>
          <w:iCs/>
        </w:rPr>
        <w:t xml:space="preserve"> </w:t>
      </w:r>
      <w:r>
        <w:rPr>
          <w:rFonts w:cstheme="minorHAnsi"/>
          <w:iCs/>
        </w:rPr>
        <w:t>age and length</w:t>
      </w:r>
      <w:r w:rsidRPr="00A27977">
        <w:rPr>
          <w:rFonts w:cstheme="minorHAnsi"/>
          <w:iCs/>
        </w:rPr>
        <w:t xml:space="preserve"> data</w:t>
      </w:r>
      <w:r>
        <w:rPr>
          <w:rFonts w:cstheme="minorHAnsi"/>
          <w:iCs/>
        </w:rPr>
        <w:t xml:space="preserve">, and apply it to survey data </w:t>
      </w:r>
      <w:r w:rsidR="00D72180">
        <w:rPr>
          <w:rFonts w:cstheme="minorHAnsi"/>
          <w:iCs/>
        </w:rPr>
        <w:t xml:space="preserve">for </w:t>
      </w:r>
      <w:r>
        <w:rPr>
          <w:rFonts w:cstheme="minorHAnsi"/>
          <w:iCs/>
        </w:rPr>
        <w:t>Northeast Pacific sablefish (</w:t>
      </w:r>
      <w:proofErr w:type="spellStart"/>
      <w:r w:rsidRPr="000309BE">
        <w:rPr>
          <w:rFonts w:cstheme="minorHAnsi"/>
          <w:i/>
          <w:iCs/>
        </w:rPr>
        <w:t>Anoplopoma</w:t>
      </w:r>
      <w:proofErr w:type="spellEnd"/>
      <w:r w:rsidRPr="000309BE">
        <w:rPr>
          <w:rFonts w:cstheme="minorHAnsi"/>
          <w:i/>
          <w:iCs/>
        </w:rPr>
        <w:t xml:space="preserve"> fimbria</w:t>
      </w:r>
      <w:r>
        <w:rPr>
          <w:rFonts w:cstheme="minorHAnsi"/>
          <w:iCs/>
        </w:rPr>
        <w:t xml:space="preserve">). </w:t>
      </w:r>
      <w:r w:rsidRPr="00A27977">
        <w:rPr>
          <w:rFonts w:cstheme="minorHAnsi"/>
          <w:iCs/>
        </w:rPr>
        <w:t xml:space="preserve">Preliminary results indicate that some parameters of the von </w:t>
      </w:r>
      <w:proofErr w:type="spellStart"/>
      <w:r w:rsidRPr="00A27977">
        <w:rPr>
          <w:rFonts w:cstheme="minorHAnsi"/>
          <w:iCs/>
        </w:rPr>
        <w:t>Bertalanffy</w:t>
      </w:r>
      <w:proofErr w:type="spellEnd"/>
      <w:r w:rsidRPr="00A27977">
        <w:rPr>
          <w:rFonts w:cstheme="minorHAnsi"/>
          <w:iCs/>
        </w:rPr>
        <w:t xml:space="preserve"> growth function show an increase with latitude in the NE Pacific, which is consistent with work </w:t>
      </w:r>
      <w:r w:rsidR="00D72180">
        <w:rPr>
          <w:rFonts w:cstheme="minorHAnsi"/>
          <w:iCs/>
        </w:rPr>
        <w:t>from</w:t>
      </w:r>
      <w:r w:rsidRPr="00A27977">
        <w:rPr>
          <w:rFonts w:cstheme="minorHAnsi"/>
          <w:iCs/>
        </w:rPr>
        <w:t xml:space="preserve"> the western United States; simulation testing </w:t>
      </w:r>
      <w:r>
        <w:rPr>
          <w:rFonts w:cstheme="minorHAnsi"/>
          <w:iCs/>
        </w:rPr>
        <w:t xml:space="preserve">illustrates the robustness </w:t>
      </w:r>
      <w:r w:rsidRPr="00A27977">
        <w:rPr>
          <w:rFonts w:cstheme="minorHAnsi"/>
          <w:iCs/>
        </w:rPr>
        <w:t xml:space="preserve">of the method </w:t>
      </w:r>
      <w:r>
        <w:rPr>
          <w:rFonts w:cstheme="minorHAnsi"/>
          <w:iCs/>
        </w:rPr>
        <w:t xml:space="preserve">across a variety of </w:t>
      </w:r>
      <w:r w:rsidR="00D72180">
        <w:rPr>
          <w:rFonts w:cstheme="minorHAnsi"/>
          <w:iCs/>
        </w:rPr>
        <w:t xml:space="preserve">scenarios related to </w:t>
      </w:r>
      <w:r w:rsidR="00310C1A">
        <w:rPr>
          <w:rFonts w:cstheme="minorHAnsi"/>
          <w:iCs/>
        </w:rPr>
        <w:t>spatially</w:t>
      </w:r>
      <w:r>
        <w:rPr>
          <w:rFonts w:cstheme="minorHAnsi"/>
          <w:iCs/>
        </w:rPr>
        <w:t xml:space="preserve"> complex</w:t>
      </w:r>
      <w:r w:rsidRPr="00A27977">
        <w:rPr>
          <w:rFonts w:cstheme="minorHAnsi"/>
          <w:iCs/>
        </w:rPr>
        <w:t xml:space="preserve"> growth data</w:t>
      </w:r>
      <w:r w:rsidR="00310C1A">
        <w:rPr>
          <w:rFonts w:cstheme="minorHAnsi"/>
          <w:iCs/>
        </w:rPr>
        <w:t>, including strict boundaries, overlapping zones and changes at the extreme of the ran</w:t>
      </w:r>
      <w:r w:rsidR="002268D8">
        <w:rPr>
          <w:rFonts w:cstheme="minorHAnsi"/>
          <w:iCs/>
        </w:rPr>
        <w:t>g</w:t>
      </w:r>
      <w:r w:rsidR="00310C1A">
        <w:rPr>
          <w:rFonts w:cstheme="minorHAnsi"/>
          <w:iCs/>
        </w:rPr>
        <w:t>e</w:t>
      </w:r>
      <w:r w:rsidRPr="00A27977">
        <w:rPr>
          <w:rFonts w:cstheme="minorHAnsi"/>
          <w:iCs/>
        </w:rPr>
        <w:t xml:space="preserve">. </w:t>
      </w:r>
      <w:r>
        <w:rPr>
          <w:rFonts w:cstheme="minorHAnsi"/>
          <w:iCs/>
        </w:rPr>
        <w:t xml:space="preserve">This method has the potential to improve detection of large-scale </w:t>
      </w:r>
      <w:r w:rsidR="00D72180">
        <w:rPr>
          <w:rFonts w:cstheme="minorHAnsi"/>
          <w:iCs/>
        </w:rPr>
        <w:t xml:space="preserve">spatial </w:t>
      </w:r>
      <w:r>
        <w:rPr>
          <w:rFonts w:cstheme="minorHAnsi"/>
          <w:iCs/>
        </w:rPr>
        <w:t xml:space="preserve">patterns in fish growth, and aid in the development of structured population dynamics models. </w:t>
      </w:r>
    </w:p>
    <w:bookmarkEnd w:id="0"/>
    <w:p w14:paraId="7A0A3BE6" w14:textId="77777777" w:rsidR="00F502D0" w:rsidRPr="004906F5" w:rsidRDefault="00F502D0" w:rsidP="0085796C">
      <w:pPr>
        <w:pStyle w:val="Heading1"/>
        <w:spacing w:before="240" w:after="0" w:line="240" w:lineRule="auto"/>
      </w:pPr>
      <w:r w:rsidRPr="004906F5">
        <w:t>Introduction</w:t>
      </w:r>
    </w:p>
    <w:p w14:paraId="75A8E9C0" w14:textId="78977C74" w:rsidR="00F502D0" w:rsidRDefault="00F502D0" w:rsidP="003D3AD9">
      <w:pPr>
        <w:spacing w:after="0" w:line="240" w:lineRule="auto"/>
        <w:jc w:val="both"/>
      </w:pPr>
      <w:r>
        <w:t xml:space="preserve">Renewed interest in the </w:t>
      </w:r>
      <w:r w:rsidR="00D72180">
        <w:t xml:space="preserve">development </w:t>
      </w:r>
      <w:r>
        <w:t xml:space="preserve">of spatially-explicit management frameworks </w:t>
      </w:r>
      <w:r>
        <w:fldChar w:fldCharType="begin" w:fldLock="1"/>
      </w:r>
      <w:r>
        <w:instrText>ADDIN CSL_CITATION {"citationItems":[{"id":"ITEM-1","itemData":{"DOI":"10.1890/14-0739.1","ISBN":"0012-9658","ISSN":"00129658","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author":[{"dropping-particle":"","family":"Thorson","given":"James T.","non-dropping-particle":"","parse-names":false,"suffix":""},{"dropping-particle":"","family":"Skaug","given":"Hans J.","non-dropping-particle":"","parse-names":false,"suffix":""},{"dropping-particle":"","family":"Kristensen","given":"Kasper","non-dropping-particle":"","parse-names":false,"suffix":""},{"dropping-particle":"","family":"Shelton","given":"Andrew O.","non-dropping-particle":"","parse-names":false,"suffix":""},{"dropping-particle":"","family":"Ward","given":"Eric J.","non-dropping-particle":"","parse-names":false,"suffix":""},{"dropping-particle":"","family":"Harms","given":"John H.","non-dropping-particle":"","parse-names":false,"suffix":""},{"dropping-particle":"","family":"Benante","given":"James A.","non-dropping-particle":"","parse-names":false,"suffix":""},{"dropping-particle":"","family":"Inouye","given":"B. D.","non-dropping-particle":"","parse-names":false,"suffix":""}],"container-title":"Ecology","id":"ITEM-1","issue":"5","issued":{"date-parts":[["2015"]]},"page":"1202-1212","title":"The importance of spatial models for estimating the strength of density dependence","type":"article-journal","volume":"96"},"uris":["http://www.mendeley.com/documents/?uuid=c97d0818-4a05-4a79-ba9b-d2cfb2c51dbb"]}],"mendeley":{"formattedCitation":"(Thorson et al., 2015)","plainTextFormattedCitation":"(Thorson et al., 2015)","previouslyFormattedCitation":"(Thorson et al., 2015)"},"properties":{"noteIndex":0},"schema":"https://github.com/citation-style-language/schema/raw/master/csl-citation.json"}</w:instrText>
      </w:r>
      <w:r>
        <w:fldChar w:fldCharType="separate"/>
      </w:r>
      <w:r w:rsidRPr="00F3466B">
        <w:rPr>
          <w:noProof/>
        </w:rPr>
        <w:t>(</w:t>
      </w:r>
      <w:r w:rsidR="00D72180">
        <w:rPr>
          <w:noProof/>
        </w:rPr>
        <w:t xml:space="preserve">e.g. </w:t>
      </w:r>
      <w:r w:rsidRPr="00F3466B">
        <w:rPr>
          <w:noProof/>
        </w:rPr>
        <w:t>Thorson et al., 2015)</w:t>
      </w:r>
      <w:r>
        <w:fldChar w:fldCharType="end"/>
      </w:r>
      <w:r>
        <w:t xml:space="preserve">, and advances in computing power have motivated efforts to quantify spatial variability in fish size for managed species, including Gulf Sheepshead </w:t>
      </w:r>
      <w:r>
        <w:fldChar w:fldCharType="begin" w:fldLock="1"/>
      </w:r>
      <w:r>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eviouslyFormattedCitation":"(Adams et al., 2018)"},"properties":{"noteIndex":0},"schema":"https://github.com/citation-style-language/schema/raw/master/csl-citation.json"}</w:instrText>
      </w:r>
      <w:r>
        <w:fldChar w:fldCharType="separate"/>
      </w:r>
      <w:r w:rsidRPr="00234EF2">
        <w:rPr>
          <w:noProof/>
        </w:rPr>
        <w:t>(Adams et al., 2018)</w:t>
      </w:r>
      <w:r>
        <w:fldChar w:fldCharType="end"/>
      </w:r>
      <w:r>
        <w:t xml:space="preserve"> and northern rock sole </w:t>
      </w:r>
      <w:r>
        <w:fldChar w:fldCharType="begin" w:fldLock="1"/>
      </w:r>
      <w:r>
        <w:instrText>ADDIN CSL_CITATION {"citationItems":[{"id":"ITEM-1","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1","issue":"3","issued":{"date-parts":[["2006"]]},"page":"905-919","title":"Temporal and spatial variation in potential and realized growth rates of age-0 year northern rock sole","type":"article-journal","volume":"68"},"uris":["http://www.mendeley.com/documents/?uuid=4281a74d-8016-4b7c-92f2-37e29a7374ea"]}],"mendeley":{"formattedCitation":"(Hurst and Abookire, 2006)","plainTextFormattedCitation":"(Hurst and Abookire, 2006)","previouslyFormattedCitation":"(Hurst and Abookire, 2006)"},"properties":{"noteIndex":0},"schema":"https://github.com/citation-style-language/schema/raw/master/csl-citation.json"}</w:instrText>
      </w:r>
      <w:r>
        <w:fldChar w:fldCharType="separate"/>
      </w:r>
      <w:r w:rsidRPr="00234EF2">
        <w:rPr>
          <w:noProof/>
        </w:rPr>
        <w:t>(Hurst and Abookire, 2006)</w:t>
      </w:r>
      <w:r>
        <w:fldChar w:fldCharType="end"/>
      </w:r>
      <w:r>
        <w:t>, as well as groundfish of</w:t>
      </w:r>
      <w:r w:rsidR="00D72180">
        <w:t>f</w:t>
      </w:r>
      <w:r>
        <w:t xml:space="preserve"> the </w:t>
      </w:r>
      <w:r w:rsidR="00D72180">
        <w:t>US West Coast</w:t>
      </w:r>
      <w:r>
        <w:t xml:space="preserve"> </w:t>
      </w:r>
      <w:r>
        <w:fldChar w:fldCharType="begin" w:fldLock="1"/>
      </w:r>
      <w:r>
        <w:instrText>ADDIN CSL_CITATION {"citationItems":[{"id":"ITEM-1","itemData":{"DOI":"10.1098/rspb.2002.2128","ISBN":"0962-8452","ISSN":"0962-8452","PMID":"12396481","abstract":"An improved understanding of the dispersal patterns of marine organisms is a prerequisite for successful marine resource management. For species with dispersing larvae, regional-scale hydrodynamic models provide a means of obtaining results over relevant spatial and temporal scales. In an effort to better understand the role of the physical environment in dispersal, we simulated the transport of reef fish larvae among 321 reefs in and around the Cairns Section of the Great Barrier Reef Marine Park over a period of 20 years. Based on regional-scale hydrodynamics, our models predict the spatial and temporal frequency of significant self-recruitment of the larvae of certain species. Furthermore, the results suggest the importance of a select few local populations in ensuring the persistence of reef fish metapopulations over regional scales.","author":[{"dropping-particle":"","family":"James","given":"Maurice K","non-dropping-particle":"","parse-names":false,"suffix":""},{"dropping-particle":"","family":"Armsworth","given":"Paul R.","non-dropping-particle":"","parse-names":false,"suffix":""},{"dropping-particle":"","family":"Mason","given":"Luciano B","non-dropping-particle":"","parse-names":false,"suffix":""},{"dropping-particle":"","family":"Bode","given":"Lance","non-dropping-particle":"","parse-names":false,"suffix":""}],"container-title":"Proceedings. Biological sciences / The Royal Society","id":"ITEM-1","issue":"1505","issued":{"date-parts":[["2002"]]},"page":"2079-2086","title":"The structure of reef fish metapopulations: modelling larval dispersal and retention patterns.","type":"article-journal","volume":"269"},"uris":["http://www.mendeley.com/documents/?uuid=b542497d-59bb-4a17-96c1-124ef1ddc19b"]},{"id":"ITEM-2","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2","issued":{"date-parts":[["1983"]]},"title":"Sexual Maturity, Fecundity, Spawning, and Early Life History of Sablefish ( &lt;i&gt;Anoplopoma fimbria&lt;/i&gt; ) off the Pacific Coast of Canada","type":"article-journal"},"uris":["http://www.mendeley.com/documents/?uuid=c31df449-d297-435b-b883-d0328a98dadc"]},{"id":"ITEM-3","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3","issue":"6","issued":{"date-parts":[["2017"]]},"page":"1602-1613","title":"Spatial growth variability in marine fish: Example from Northeast Pacific groundfish","type":"article-journal","volume":"74"},"uris":["http://www.mendeley.com/documents/?uuid=cfc823de-fd3e-49b4-b54e-3af1e2548502"]}],"mendeley":{"formattedCitation":"(Gertseva et al., 2017; James et al., 2002; Mason et al., 1983)","plainTextFormattedCitation":"(Gertseva et al., 2017; James et al., 2002; Mason et al., 1983)","previouslyFormattedCitation":"(Gertseva et al., 2017; James et al., 2002; Mason et al., 1983)"},"properties":{"noteIndex":0},"schema":"https://github.com/citation-style-language/schema/raw/master/csl-citation.json"}</w:instrText>
      </w:r>
      <w:r>
        <w:fldChar w:fldCharType="separate"/>
      </w:r>
      <w:r w:rsidRPr="00247925">
        <w:rPr>
          <w:noProof/>
        </w:rPr>
        <w:t>(Gertseva et al., 2017; James et al., 2002; Mason et al., 1983)</w:t>
      </w:r>
      <w:r>
        <w:fldChar w:fldCharType="end"/>
      </w:r>
      <w:r>
        <w:t xml:space="preserve">. Understanding demographic variation of this key trait (somatic growth) can improve the precision of fisheries assessment </w:t>
      </w:r>
      <w:r>
        <w:fldChar w:fldCharType="begin" w:fldLock="1"/>
      </w:r>
      <w: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mendeley":{"formattedCitation":"(Punt, 2003; Stawitz et al., 2019)","plainTextFormattedCitation":"(Punt, 2003; Stawitz et al., 2019)","previouslyFormattedCitation":"(Punt, 2003; Stawitz et al., 2019)"},"properties":{"noteIndex":0},"schema":"https://github.com/citation-style-language/schema/raw/master/csl-citation.json"}</w:instrText>
      </w:r>
      <w:r>
        <w:fldChar w:fldCharType="separate"/>
      </w:r>
      <w:r w:rsidRPr="00F3466B">
        <w:rPr>
          <w:noProof/>
        </w:rPr>
        <w:t>(Punt, 2003; Stawitz et al., 2019)</w:t>
      </w:r>
      <w:r>
        <w:fldChar w:fldCharType="end"/>
      </w:r>
      <w:r>
        <w:t>.</w:t>
      </w:r>
      <w:r w:rsidRPr="00F3466B">
        <w:t xml:space="preserve"> </w:t>
      </w:r>
    </w:p>
    <w:p w14:paraId="6C1C6D0C" w14:textId="17D693EB" w:rsidR="00F502D0" w:rsidRDefault="00D72180" w:rsidP="003D3AD9">
      <w:pPr>
        <w:spacing w:before="240" w:after="0" w:line="240" w:lineRule="auto"/>
        <w:jc w:val="both"/>
      </w:pPr>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The </w:t>
      </w:r>
      <w:r>
        <w:t xml:space="preserve">spatial </w:t>
      </w:r>
      <w:r w:rsidR="00F502D0">
        <w:t xml:space="preserve">resolution of the resultant estimates is necessarily predicated on the aggregation of the data, which is often defined by survey stratification and/or changes in sampling gear. For example, Alaska federal and state sablefish fisheries </w:t>
      </w:r>
      <w:r>
        <w:t xml:space="preserve">estimated </w:t>
      </w:r>
      <w:r w:rsidR="00F502D0">
        <w:t xml:space="preserve">separate </w:t>
      </w:r>
      <w:r w:rsidR="00F502D0" w:rsidRPr="00AC02E6">
        <w:t xml:space="preserve">VBGF parameter estimates for two periods of survey data based on the </w:t>
      </w:r>
      <w:r w:rsidR="00F502D0" w:rsidRPr="00AC02E6">
        <w:rPr>
          <w:i/>
        </w:rPr>
        <w:t>a priori</w:t>
      </w:r>
      <w:r w:rsidR="00F502D0" w:rsidRPr="00AC02E6">
        <w:t xml:space="preserve"> hypothesis that changes in gear type would affect fish growth estimates from survey data </w:t>
      </w:r>
      <w:r w:rsidR="00F502D0" w:rsidRPr="00AC02E6">
        <w:fldChar w:fldCharType="begin" w:fldLock="1"/>
      </w:r>
      <w:r w:rsidR="00F502D0">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3","issue":"November 2017","issued":{"date-parts":[["2017"]]},"page":"576-717","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actually quite similar (see </w:t>
      </w:r>
      <w:r w:rsidR="00F502D0">
        <w:fldChar w:fldCharType="begin"/>
      </w:r>
      <w:r w:rsidR="00F502D0">
        <w:instrText xml:space="preserve"> REF _Ref525720559 \h </w:instrText>
      </w:r>
      <w:r w:rsidR="00EB375F">
        <w:instrText xml:space="preserve"> \* MERGEFORMAT </w:instrText>
      </w:r>
      <w:r w:rsidR="00F502D0">
        <w:fldChar w:fldCharType="separate"/>
      </w:r>
      <w:r w:rsidR="00F502D0">
        <w:t xml:space="preserve">Table </w:t>
      </w:r>
      <w:r w:rsidR="00F502D0">
        <w:rPr>
          <w:noProof/>
        </w:rPr>
        <w:t>2</w:t>
      </w:r>
      <w:r w:rsidR="00F502D0">
        <w:fldChar w:fldCharType="end"/>
      </w:r>
      <w:r w:rsidR="00F502D0">
        <w:t xml:space="preserve">). Even more sophisticated approaches </w:t>
      </w:r>
      <w:r w:rsidR="00987ACA">
        <w:t xml:space="preserve">that </w:t>
      </w:r>
      <w:r w:rsidR="00F502D0">
        <w:t>utilize hierarchical Bayesian methods to estimate latitudinal and regional effects on length- or weight-at-age require a design matrix of dimensions dictat</w:t>
      </w:r>
      <w:bookmarkStart w:id="1" w:name="_GoBack"/>
      <w:bookmarkEnd w:id="1"/>
      <w:r w:rsidR="00F502D0">
        <w:t xml:space="preserve">ed by pre-supposed zones </w:t>
      </w:r>
      <w:r w:rsidR="00F502D0">
        <w:fldChar w:fldCharType="begin" w:fldLock="1"/>
      </w:r>
      <w:r w:rsidR="00F502D0">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plainTextFormattedCitation":"(Adams et al., 2018)"},"properties":{"noteIndex":0},"schema":"https://github.com/citation-style-language/schema/raw/master/csl-citation.json"}</w:instrText>
      </w:r>
      <w:r w:rsidR="00F502D0">
        <w:fldChar w:fldCharType="separate"/>
      </w:r>
      <w:r w:rsidR="00F502D0" w:rsidRPr="00B46C34">
        <w:rPr>
          <w:noProof/>
        </w:rPr>
        <w:t xml:space="preserve">(Adams et al., </w:t>
      </w:r>
      <w:r w:rsidR="00F502D0" w:rsidRPr="00B46C34">
        <w:rPr>
          <w:noProof/>
        </w:rPr>
        <w:lastRenderedPageBreak/>
        <w:t>2018)</w:t>
      </w:r>
      <w:r w:rsidR="00F502D0">
        <w:fldChar w:fldCharType="end"/>
      </w:r>
      <w:r w:rsidR="00F502D0">
        <w:t>. S</w:t>
      </w:r>
      <w:r w:rsidR="00F502D0" w:rsidRPr="00AC02E6">
        <w:t xml:space="preserve">uch approaches </w:t>
      </w:r>
      <w:r w:rsidR="00F502D0">
        <w:t xml:space="preserve">are useful within a rigid management context, but do </w:t>
      </w:r>
      <w:r w:rsidR="00F502D0" w:rsidRPr="00AC02E6">
        <w:t xml:space="preserve">not </w:t>
      </w:r>
      <w:r w:rsidR="00987ACA">
        <w:t>represent</w:t>
      </w:r>
      <w:r w:rsidR="00987ACA" w:rsidRPr="00AC02E6">
        <w:t xml:space="preserve"> </w:t>
      </w:r>
      <w:r w:rsidR="00F502D0" w:rsidRPr="00AC02E6">
        <w:t>the underlying</w:t>
      </w:r>
      <w:r w:rsidR="00F502D0">
        <w:t xml:space="preserve"> growth process explicitly, and preclude the discovery of </w:t>
      </w:r>
      <w:r w:rsidR="00BE093A">
        <w:t>spatially-structured trends</w:t>
      </w:r>
      <w:r w:rsidR="00F502D0">
        <w:t xml:space="preserve"> in fish size that violate management boundaries. </w:t>
      </w:r>
    </w:p>
    <w:p w14:paraId="199060C5" w14:textId="6CEC3C3C" w:rsidR="00F502D0" w:rsidRPr="004906F5" w:rsidRDefault="00987ACA" w:rsidP="003D3AD9">
      <w:pPr>
        <w:spacing w:before="240" w:after="0" w:line="240" w:lineRule="auto"/>
        <w:jc w:val="both"/>
      </w:pPr>
      <w:r>
        <w:t>A</w:t>
      </w:r>
      <w:r w:rsidR="00F502D0">
        <w:t xml:space="preserve">ttempts to quantify </w:t>
      </w:r>
      <w:r>
        <w:t xml:space="preserve">spatial variation in </w:t>
      </w:r>
      <w:r w:rsidR="00F502D0">
        <w:t>somatic growth typically face a trade-off between superimposing previous beliefs about stock structure (as in the Alaskan example above) or generating purely descriptive models of trait ‘gradients’ across regions or time periods, without a clear method to define significant break points within them</w:t>
      </w:r>
      <w:r>
        <w:t xml:space="preserve"> (</w:t>
      </w:r>
      <w:r w:rsidRPr="003D3AD9">
        <w:rPr>
          <w:highlight w:val="yellow"/>
        </w:rPr>
        <w:t>refs</w:t>
      </w:r>
      <w:r>
        <w:t>)</w:t>
      </w:r>
      <w:r w:rsidR="00F502D0">
        <w:t xml:space="preserve">. This presents a gap </w:t>
      </w:r>
      <w:proofErr w:type="gramStart"/>
      <w:r w:rsidR="00F502D0">
        <w:t xml:space="preserve">for </w:t>
      </w:r>
      <w:r w:rsidRPr="00987ACA">
        <w:t xml:space="preserve"> </w:t>
      </w:r>
      <w:commentRangeStart w:id="2"/>
      <w:r>
        <w:t>researchers</w:t>
      </w:r>
      <w:commentRangeEnd w:id="2"/>
      <w:proofErr w:type="gramEnd"/>
      <w:r>
        <w:rPr>
          <w:rStyle w:val="CommentReference"/>
        </w:rPr>
        <w:commentReference w:id="2"/>
      </w:r>
      <w:r w:rsidR="00F502D0">
        <w:t xml:space="preserve">, who wish to </w:t>
      </w:r>
      <w:r>
        <w:t xml:space="preserve">develop </w:t>
      </w:r>
      <w:r w:rsidR="00F502D0">
        <w:t xml:space="preserve">population dynamics models that accurately represent the population structure of managed stocks. The ideal tool is a data-driven method </w:t>
      </w:r>
      <w:r>
        <w:t xml:space="preserve">that </w:t>
      </w:r>
      <w:r w:rsidR="00F502D0">
        <w:t xml:space="preserve">defines significant break points in fish size, which researchers </w:t>
      </w:r>
      <w:r w:rsidR="00F502D0" w:rsidRPr="00130990">
        <w:t>can then use to aggregate and estimate parameters of somatic growth</w:t>
      </w:r>
      <w:r>
        <w:t>, and other quantities of management interest</w:t>
      </w:r>
      <w:r w:rsidR="00F502D0" w:rsidRPr="00130990">
        <w:t xml:space="preserve">. Our </w:t>
      </w:r>
      <w:del w:id="3" w:author="Maia Kapur" w:date="2019-02-25T14:39:00Z">
        <w:r w:rsidR="00F502D0" w:rsidRPr="00130990" w:rsidDel="004E1BF0">
          <w:delText>approach</w:delText>
        </w:r>
      </w:del>
      <w:ins w:id="4" w:author="Maia Kapur" w:date="2019-02-25T14:39:00Z">
        <w:r w:rsidR="004E1BF0">
          <w:t>method</w:t>
        </w:r>
      </w:ins>
      <w:r w:rsidR="00F502D0" w:rsidRPr="00130990">
        <w:t xml:space="preserve">, which evaluates the first derivative of smooth functions from a generalized additive model (GAM), meets this objective in a simple, rapid computational framework. </w:t>
      </w:r>
      <w:r>
        <w:t>Researchers</w:t>
      </w:r>
      <w:r w:rsidR="00F502D0" w:rsidRPr="00130990">
        <w:t xml:space="preserve"> are likely already familiar with GAMs, and t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F502D0" w:rsidRPr="00130990">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a)","plainTextFormattedCitation":"(Thorson, 2019a)","previouslyFormattedCitation":"(Thorson, 2019a)"},"properties":{"noteIndex":0},"schema":"https://github.com/citation-style-language/schema/raw/master/csl-citation.json"}</w:instrText>
      </w:r>
      <w:r w:rsidR="00F502D0" w:rsidRPr="00130990">
        <w:fldChar w:fldCharType="separate"/>
      </w:r>
      <w:r w:rsidR="00F502D0" w:rsidRPr="00130990">
        <w:rPr>
          <w:noProof/>
        </w:rPr>
        <w:t>(Thorson, 2019a)</w:t>
      </w:r>
      <w:r w:rsidR="00F502D0" w:rsidRPr="00130990">
        <w:fldChar w:fldCharType="end"/>
      </w:r>
      <w:r w:rsidR="00F502D0" w:rsidRPr="00130990">
        <w:t>. The analysis of first derivatives in GAMs for change-point analysis has 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w:t>
      </w:r>
      <w:r>
        <w:t xml:space="preserve"> </w:t>
      </w:r>
      <w:r w:rsidR="00F502D0" w:rsidRPr="004906F5">
        <w:t xml:space="preserve">The objective of this study was to </w:t>
      </w:r>
      <w:r w:rsidR="00F502D0">
        <w:t xml:space="preserve">develop a method for detecting change points in </w:t>
      </w:r>
      <w:r w:rsidR="00BE093A">
        <w:t>spatially structured</w:t>
      </w:r>
      <w:r w:rsidR="00F502D0">
        <w:t xml:space="preserve"> fisheries growth data </w:t>
      </w:r>
      <w:r>
        <w:t>that</w:t>
      </w:r>
      <w:r w:rsidR="00F502D0">
        <w:t xml:space="preserve"> minimizes the use of pre-supposed spatial stratifications. </w:t>
      </w:r>
      <w:r w:rsidR="00F502D0">
        <w:rPr>
          <w:rFonts w:cstheme="minorHAnsi"/>
          <w:iCs/>
        </w:rPr>
        <w:t xml:space="preserve">This method has the potential to improve detection of large-scale patterns in fish growth, and aid in the development of </w:t>
      </w:r>
      <w:r>
        <w:rPr>
          <w:rFonts w:cstheme="minorHAnsi"/>
          <w:iCs/>
        </w:rPr>
        <w:t xml:space="preserve">spatially </w:t>
      </w:r>
      <w:r w:rsidR="00F502D0">
        <w:rPr>
          <w:rFonts w:cstheme="minorHAnsi"/>
          <w:iCs/>
        </w:rPr>
        <w:t xml:space="preserve">structured population dynamics models. We use simulation to test the robustness of the method </w:t>
      </w:r>
      <w:r>
        <w:rPr>
          <w:rFonts w:cstheme="minorHAnsi"/>
          <w:iCs/>
        </w:rPr>
        <w:t xml:space="preserve">for </w:t>
      </w:r>
      <w:r w:rsidR="00BE093A">
        <w:rPr>
          <w:rFonts w:cstheme="minorHAnsi"/>
          <w:iCs/>
        </w:rPr>
        <w:t xml:space="preserve">spatially structured </w:t>
      </w:r>
      <w:r w:rsidR="00F502D0">
        <w:rPr>
          <w:rFonts w:cstheme="minorHAnsi"/>
          <w:iCs/>
        </w:rPr>
        <w:t>age</w:t>
      </w:r>
      <w:r w:rsidR="00BE093A">
        <w:rPr>
          <w:rFonts w:cstheme="minorHAnsi"/>
          <w:iCs/>
        </w:rPr>
        <w:t>-</w:t>
      </w:r>
      <w:r w:rsidR="00F502D0">
        <w:rPr>
          <w:rFonts w:cstheme="minorHAnsi"/>
          <w:iCs/>
        </w:rPr>
        <w:t>length data</w:t>
      </w:r>
      <w:r w:rsidR="00BE093A">
        <w:rPr>
          <w:rFonts w:cstheme="minorHAnsi"/>
          <w:iCs/>
        </w:rPr>
        <w:t xml:space="preserve"> of varied complexity</w:t>
      </w:r>
      <w:r w:rsidR="00F502D0">
        <w:rPr>
          <w:rFonts w:cstheme="minorHAnsi"/>
          <w:iCs/>
        </w:rPr>
        <w:t>, and present a case study application to northeast Pacific sablefish (</w:t>
      </w:r>
      <w:proofErr w:type="spellStart"/>
      <w:r w:rsidR="00F502D0">
        <w:rPr>
          <w:rFonts w:cstheme="minorHAnsi"/>
          <w:i/>
          <w:iCs/>
        </w:rPr>
        <w:t>Anoplopoma</w:t>
      </w:r>
      <w:proofErr w:type="spellEnd"/>
      <w:r w:rsidR="00F502D0">
        <w:rPr>
          <w:rFonts w:cstheme="minorHAnsi"/>
          <w:i/>
          <w:iCs/>
        </w:rPr>
        <w:t xml:space="preserve"> fimbria).</w:t>
      </w:r>
      <w:r w:rsidR="00F502D0">
        <w:rPr>
          <w:rFonts w:cstheme="minorHAnsi"/>
          <w:iCs/>
        </w:rPr>
        <w:t xml:space="preserve"> </w:t>
      </w:r>
    </w:p>
    <w:p w14:paraId="52DD1F56" w14:textId="0C74CE27" w:rsidR="00F502D0" w:rsidRDefault="00F502D0" w:rsidP="003D3AD9">
      <w:pPr>
        <w:pStyle w:val="Heading1"/>
        <w:spacing w:before="240" w:after="0" w:line="240" w:lineRule="auto"/>
        <w:jc w:val="both"/>
      </w:pPr>
      <w:bookmarkStart w:id="5" w:name="_Hlk1972912"/>
      <w:r w:rsidRPr="004906F5">
        <w:t>Methods</w:t>
      </w:r>
    </w:p>
    <w:p w14:paraId="78156E27" w14:textId="13A0FB18" w:rsidR="0085796C" w:rsidRPr="0085796C" w:rsidRDefault="0085796C" w:rsidP="0085796C">
      <w:pPr>
        <w:pStyle w:val="Heading2"/>
      </w:pPr>
      <w:r>
        <w:t>Method Summary</w:t>
      </w:r>
    </w:p>
    <w:p w14:paraId="363A1454" w14:textId="115A9337" w:rsidR="00F502D0" w:rsidRDefault="00F502D0" w:rsidP="003D3AD9">
      <w:pPr>
        <w:spacing w:before="240" w:after="0" w:line="240" w:lineRule="auto"/>
        <w:jc w:val="both"/>
      </w:pPr>
      <w:r>
        <w:t xml:space="preserve">The method involves fitting a Generalized Additive Model (GAM) using the </w:t>
      </w:r>
      <w:proofErr w:type="spellStart"/>
      <w:r>
        <w:t>mgcv</w:t>
      </w:r>
      <w:proofErr w:type="spellEnd"/>
      <w:r>
        <w:t xml:space="preserve"> package </w:t>
      </w:r>
      <w:r>
        <w:fldChar w:fldCharType="begin" w:fldLock="1"/>
      </w:r>
      <w:r>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fldChar w:fldCharType="separate"/>
      </w:r>
      <w:r w:rsidRPr="00E9478C">
        <w:rPr>
          <w:noProof/>
        </w:rPr>
        <w:t>(Wood, 2011)</w:t>
      </w:r>
      <w:r>
        <w:fldChar w:fldCharType="end"/>
      </w:r>
      <w:r>
        <w:t xml:space="preserve"> in R </w:t>
      </w:r>
      <w:r>
        <w:fldChar w:fldCharType="begin" w:fldLock="1"/>
      </w:r>
      <w:r>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fldChar w:fldCharType="separate"/>
      </w:r>
      <w:r w:rsidRPr="00E9478C">
        <w:rPr>
          <w:noProof/>
        </w:rPr>
        <w:t>(R Development Core Team, 2011)</w:t>
      </w:r>
      <w:r>
        <w:fldChar w:fldCharType="end"/>
      </w:r>
      <w:r>
        <w:t xml:space="preserve"> to the vector of observed</w:t>
      </w:r>
      <w:commentRangeStart w:id="6"/>
      <w:r>
        <w:t xml:space="preserve"> lengths</w:t>
      </w:r>
      <w:commentRangeEnd w:id="6"/>
      <w:r w:rsidR="00987ACA">
        <w:rPr>
          <w:rStyle w:val="CommentReference"/>
        </w:rPr>
        <w:commentReference w:id="6"/>
      </w:r>
      <w:r>
        <w:t xml:space="preserve"> </w:t>
      </w:r>
      <w:r w:rsidR="0085796C">
        <w:t>of age-</w:t>
      </w:r>
      <w:r w:rsidR="0085796C" w:rsidRPr="0085796C">
        <w:rPr>
          <w:highlight w:val="yellow"/>
        </w:rPr>
        <w:t>six</w:t>
      </w:r>
      <w:r w:rsidR="0085796C">
        <w:t xml:space="preserve"> fish </w:t>
      </w:r>
      <w:r>
        <w:t>as the response variable, predicted by separate smoothers for year and latitude.</w:t>
      </w:r>
      <w:r w:rsidR="00987ACA">
        <w:t>, i.e.</w:t>
      </w:r>
    </w:p>
    <w:p w14:paraId="6D2AA1D8" w14:textId="665F09F8" w:rsidR="00F502D0" w:rsidRPr="005F254B" w:rsidRDefault="00F502D0" w:rsidP="003D3AD9">
      <w:pPr>
        <w:pStyle w:val="Caption"/>
        <w:spacing w:before="120" w:after="120"/>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1</w:t>
      </w:r>
      <w:r>
        <w:rPr>
          <w:noProof/>
        </w:rPr>
        <w:fldChar w:fldCharType="end"/>
      </w:r>
      <w:r>
        <w:t xml:space="preserve"> </w:t>
      </w:r>
      <m:oMath>
        <m:r>
          <w:rPr>
            <w:rFonts w:ascii="Cambria Math" w:hAnsi="Cambria Math"/>
          </w:rPr>
          <m:t>g</m:t>
        </m:r>
        <m:d>
          <m:dPr>
            <m:ctrlPr>
              <w:rPr>
                <w:rFonts w:ascii="Cambria Math" w:hAnsi="Cambria Math"/>
                <w:i/>
              </w:rPr>
            </m:ctrlPr>
          </m:dPr>
          <m:e>
            <m:sSub>
              <m:sSubPr>
                <m:ctrlPr>
                  <w:rPr>
                    <w:rFonts w:ascii="Cambria Math" w:hAnsi="Cambria Math"/>
                    <w:i/>
                    <w:iCs w:val="0"/>
                  </w:rPr>
                </m:ctrlPr>
              </m:sSubPr>
              <m:e>
                <m:r>
                  <w:rPr>
                    <w:rFonts w:ascii="Cambria Math" w:hAnsi="Cambria Math"/>
                  </w:rPr>
                  <m:t>μ</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val="0"/>
                  </w:rPr>
                </m:ctrlPr>
              </m:sSubPr>
              <m:e>
                <m:r>
                  <w:rPr>
                    <w:rFonts w:ascii="Cambria Math" w:hAnsi="Cambria Math"/>
                  </w:rPr>
                  <m:t>s</m:t>
                </m:r>
              </m:e>
              <m:sub>
                <m:r>
                  <w:rPr>
                    <w:rFonts w:ascii="Cambria Math" w:hAnsi="Cambria Math"/>
                  </w:rPr>
                  <m:t>t</m:t>
                </m:r>
              </m:sub>
            </m:sSub>
          </m:e>
        </m:d>
        <m:r>
          <w:rPr>
            <w:rFonts w:ascii="Cambria Math" w:hAnsi="Cambria Math"/>
          </w:rPr>
          <m:t>+</m:t>
        </m:r>
        <m:sSub>
          <m:sSubPr>
            <m:ctrlPr>
              <w:rPr>
                <w:rFonts w:ascii="Cambria Math" w:hAnsi="Cambria Math"/>
                <w:i/>
                <w:iCs w:val="0"/>
              </w:rPr>
            </m:ctrlPr>
          </m:sSubPr>
          <m:e>
            <m:r>
              <w:rPr>
                <w:rFonts w:ascii="Cambria Math" w:hAnsi="Cambria Math"/>
              </w:rPr>
              <m:t>ϵ</m:t>
            </m:r>
          </m:e>
          <m:sub>
            <m:r>
              <w:rPr>
                <w:rFonts w:ascii="Cambria Math" w:hAnsi="Cambria Math"/>
              </w:rPr>
              <m:t>t</m:t>
            </m:r>
          </m:sub>
        </m:sSub>
      </m:oMath>
    </w:p>
    <w:p w14:paraId="178FD8AD" w14:textId="5D758781" w:rsidR="00F502D0" w:rsidRPr="00BE53B7" w:rsidRDefault="00987ACA" w:rsidP="003D3AD9">
      <w:pPr>
        <w:spacing w:after="0" w:line="240" w:lineRule="auto"/>
        <w:jc w:val="both"/>
      </w:pPr>
      <w:r>
        <w:t>w</w:t>
      </w:r>
      <w:r w:rsidR="00F502D0">
        <w:t>here µ</w:t>
      </w:r>
      <w:r w:rsidR="00F502D0">
        <w:rPr>
          <w:vertAlign w:val="subscript"/>
        </w:rPr>
        <w:t>t</w:t>
      </w:r>
      <w:r w:rsidR="00F502D0">
        <w:t xml:space="preserve"> represents the expected mean of fish length, which is a random variable of which we have</w:t>
      </w:r>
      <w:r w:rsidR="00A720E2">
        <w:t xml:space="preserve"> </w:t>
      </w:r>
      <w:r w:rsidR="00A720E2">
        <w:rPr>
          <w:i/>
        </w:rPr>
        <w:t>t</w:t>
      </w:r>
      <w:r w:rsidR="00F502D0">
        <w:t xml:space="preserve"> observations; the linear effects </w:t>
      </w:r>
      <w:r w:rsidR="002A420E">
        <w:t>of</w:t>
      </w:r>
      <w:r w:rsidR="00F502D0">
        <w:t xml:space="preserve">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F502D0">
        <w:t xml:space="preserve">) </w:t>
      </w:r>
      <w:r w:rsidR="004D2F33">
        <w:t>and year (</w:t>
      </w:r>
      <m:oMath>
        <m:sSub>
          <m:sSubPr>
            <m:ctrlPr>
              <w:rPr>
                <w:rFonts w:ascii="Cambria Math" w:hAnsi="Cambria Math"/>
                <w:i/>
                <w:iCs/>
              </w:rPr>
            </m:ctrlPr>
          </m:sSubPr>
          <m:e>
            <m:r>
              <w:rPr>
                <w:rFonts w:ascii="Cambria Math" w:hAnsi="Cambria Math"/>
              </w:rPr>
              <m:t>x</m:t>
            </m:r>
          </m:e>
          <m:sub>
            <m:r>
              <w:rPr>
                <w:rFonts w:ascii="Cambria Math" w:hAnsi="Cambria Math"/>
              </w:rPr>
              <m:t>t</m:t>
            </m:r>
          </m:sub>
        </m:sSub>
      </m:oMath>
      <w:r w:rsidR="0082416C">
        <w:t>)</w:t>
      </w:r>
      <w:r w:rsidR="004B277C">
        <w:t>, the last two of which</w:t>
      </w:r>
      <w:r w:rsidR="0082416C">
        <w:t xml:space="preserve"> </w:t>
      </w:r>
      <w:r w:rsidR="00F502D0">
        <w:t xml:space="preserve">are smooth functions. </w:t>
      </w:r>
      <w:r w:rsidR="00F502D0">
        <w:rPr>
          <w:i/>
        </w:rPr>
        <w:t>g</w:t>
      </w:r>
      <w:r w:rsidR="00F502D0">
        <w:t xml:space="preserve"> is an invertible, monotonic </w:t>
      </w:r>
      <w:r w:rsidR="004D0927">
        <w:t>function that</w:t>
      </w:r>
      <w:r w:rsidR="00C2617A">
        <w:t xml:space="preserve"> </w:t>
      </w:r>
      <w:r w:rsidR="00F502D0">
        <w:t xml:space="preserve">enables mapping from the response scale to the scale of the linear predictor, such as the natural logarithm. </w:t>
      </w:r>
      <w:r w:rsidR="008E6D3E" w:rsidRPr="00B03F3F">
        <w:t>To simplify the analysis, we fit the GAM</w:t>
      </w:r>
      <w:r w:rsidR="00B303A7">
        <w:t xml:space="preserve"> to</w:t>
      </w:r>
      <w:r w:rsidR="008E6D3E" w:rsidRPr="00B03F3F">
        <w:t xml:space="preserve"> </w:t>
      </w:r>
      <w:r w:rsidR="00B303A7">
        <w:t xml:space="preserve">a subset of each </w:t>
      </w:r>
      <w:r w:rsidR="008E6D3E" w:rsidRPr="00B03F3F">
        <w:t xml:space="preserve">simulated datasets </w:t>
      </w:r>
      <w:r w:rsidR="00B303A7">
        <w:t>including only</w:t>
      </w:r>
      <w:r w:rsidR="008E6D3E" w:rsidRPr="00B03F3F">
        <w:t xml:space="preserve"> female fish of age six (thus precluding the need to control for age or sex).</w:t>
      </w:r>
    </w:p>
    <w:p w14:paraId="04782C68" w14:textId="61EEB50C" w:rsidR="00F502D0" w:rsidRDefault="00F502D0" w:rsidP="003D3AD9">
      <w:pPr>
        <w:spacing w:before="240" w:after="0" w:line="240" w:lineRule="auto"/>
        <w:jc w:val="both"/>
      </w:pPr>
      <w:r>
        <w:t xml:space="preserve">The first derivatives of the GAM </w:t>
      </w:r>
      <w:r w:rsidR="00C2617A">
        <w:t>with respect to latitude a</w:t>
      </w:r>
      <w:r>
        <w:t xml:space="preserve">re evaluated to identify areas of significant change (i.e., break points) in growth parameter estimates. </w:t>
      </w:r>
      <w:r w:rsidR="0085796C">
        <w:t>We</w:t>
      </w:r>
      <w:r>
        <w:t xml:space="preserve"> used the method of finite differences (as in </w:t>
      </w:r>
      <w:r>
        <w:fldChar w:fldCharType="begin" w:fldLock="1"/>
      </w:r>
      <w:r>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to locate </w:t>
      </w:r>
      <w:r w:rsidR="00E119C9">
        <w:t xml:space="preserve">latitudes </w:t>
      </w:r>
      <w:r>
        <w:t xml:space="preserve">where fish size is changing the most. The finite differences </w:t>
      </w:r>
      <w:r w:rsidR="004D0927">
        <w:t xml:space="preserve">method </w:t>
      </w:r>
      <w:r>
        <w:t xml:space="preserve">approximates the first derivative of the spline generated from the GAM function. For instance, the vector of derivatives </w:t>
      </w:r>
      <w:commentRangeStart w:id="7"/>
      <w:r w:rsidRPr="0085796C">
        <w:rPr>
          <w:b/>
          <w:u w:val="single"/>
        </w:rPr>
        <w:t>G</w:t>
      </w:r>
      <w:r>
        <w:rPr>
          <w:b/>
        </w:rPr>
        <w:t xml:space="preserve"> </w:t>
      </w:r>
      <w:commentRangeEnd w:id="7"/>
      <w:r w:rsidR="003368A1">
        <w:rPr>
          <w:rStyle w:val="CommentReference"/>
        </w:rPr>
        <w:commentReference w:id="7"/>
      </w:r>
      <w:r>
        <w:t>for latitude is produced via:</w:t>
      </w:r>
    </w:p>
    <w:p w14:paraId="114C572B" w14:textId="5A60153A" w:rsidR="00F502D0" w:rsidRDefault="00F502D0" w:rsidP="00EB375F">
      <w:pPr>
        <w:pStyle w:val="Caption"/>
        <w:spacing w:line="360" w:lineRule="auto"/>
      </w:pPr>
      <w:r>
        <w:t xml:space="preserve">Equation </w:t>
      </w:r>
      <w:r>
        <w:rPr>
          <w:noProof/>
        </w:rPr>
        <w:fldChar w:fldCharType="begin"/>
      </w:r>
      <w:r>
        <w:rPr>
          <w:noProof/>
        </w:rPr>
        <w:instrText xml:space="preserve"> SEQ Equation \* ARABIC </w:instrText>
      </w:r>
      <w:r>
        <w:rPr>
          <w:noProof/>
        </w:rPr>
        <w:fldChar w:fldCharType="separate"/>
      </w:r>
      <w:r w:rsidR="00392042">
        <w:rPr>
          <w:noProof/>
        </w:rPr>
        <w:t>2</w:t>
      </w:r>
      <w:r>
        <w:rPr>
          <w:noProof/>
        </w:rPr>
        <w:fldChar w:fldCharType="end"/>
      </w:r>
      <w:r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m:t>
        </m:r>
        <m:r>
          <m:rPr>
            <m:sty m:val="p"/>
          </m:rPr>
          <w:rPr>
            <w:rStyle w:val="CommentReference"/>
            <w:iCs w:val="0"/>
          </w:rPr>
          <w:commentReference w:id="8"/>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ε</m:t>
            </m:r>
          </m:den>
        </m:f>
      </m:oMath>
    </w:p>
    <w:p w14:paraId="38B8C7BE" w14:textId="538A9712" w:rsidR="00F502D0" w:rsidRDefault="00C2617A" w:rsidP="003D3AD9">
      <w:pPr>
        <w:spacing w:after="0" w:line="240" w:lineRule="auto"/>
        <w:jc w:val="both"/>
      </w:pPr>
      <w:r>
        <w:lastRenderedPageBreak/>
        <w:t>w</w:t>
      </w:r>
      <w:r w:rsidR="00F502D0">
        <w:t>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e>
        </m:d>
      </m:oMath>
      <w:r w:rsidR="00F502D0">
        <w:t xml:space="preserve"> is a vector of predicted points from the GAM along a set of new latitudes, defined by the user as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ε</m:t>
        </m:r>
      </m:oMath>
      <w:r>
        <w:t xml:space="preserve"> (</w:t>
      </w:r>
      <m:oMath>
        <m:r>
          <w:rPr>
            <w:rFonts w:ascii="Cambria Math" w:hAnsi="Cambria Math"/>
          </w:rPr>
          <m:t>ε</m:t>
        </m:r>
      </m:oMath>
      <w:r>
        <w:rPr>
          <w:rFonts w:eastAsiaTheme="minorEastAsia"/>
        </w:rPr>
        <w:t xml:space="preserve"> = 0</w:t>
      </w:r>
      <w:r w:rsidR="00027205">
        <w:rPr>
          <w:rFonts w:eastAsiaTheme="minorEastAsia"/>
        </w:rPr>
        <w:t>.001 in this</w:t>
      </w:r>
      <w:r>
        <w:rPr>
          <w:rFonts w:eastAsiaTheme="minorEastAsia"/>
        </w:rPr>
        <w:t xml:space="preserve"> paper</w:t>
      </w:r>
      <w:r w:rsidR="00027205">
        <w:rPr>
          <w:rFonts w:eastAsiaTheme="minorEastAsia"/>
        </w:rPr>
        <w:t>)</w:t>
      </w:r>
      <w:r w:rsidRPr="00C2617A">
        <w:t xml:space="preserve"> </w:t>
      </w:r>
      <w:r>
        <w:t>with other effects (year) held constant</w:t>
      </w:r>
      <w:r w:rsidR="00F502D0">
        <w:t xml:space="preserve">. The resultant </w:t>
      </w:r>
      <w:commentRangeStart w:id="9"/>
      <w:r w:rsidR="00F502D0">
        <w:t xml:space="preserve">matrix </w:t>
      </w:r>
      <w:commentRangeEnd w:id="9"/>
      <w:r>
        <w:rPr>
          <w:rStyle w:val="CommentReference"/>
        </w:rPr>
        <w:commentReference w:id="9"/>
      </w:r>
      <w:r w:rsidR="00F502D0">
        <w:t>returns values for the linear</w:t>
      </w:r>
      <w:r w:rsidR="0082416C">
        <w:t xml:space="preserve"> spatial</w:t>
      </w:r>
      <w:r w:rsidR="00F502D0">
        <w:t xml:space="preserve"> predictor of the </w:t>
      </w:r>
      <w:r w:rsidR="004D0927">
        <w:t>GAM</w:t>
      </w:r>
      <w:r w:rsidR="00F502D0">
        <w:t xml:space="preserve">. </w:t>
      </w:r>
      <w:commentRangeStart w:id="10"/>
      <w:r w:rsidR="00F502D0">
        <w:t xml:space="preserve">Vector </w:t>
      </w:r>
      <w:r w:rsidR="00F502D0" w:rsidRPr="0085796C">
        <w:rPr>
          <w:b/>
          <w:u w:val="single"/>
        </w:rPr>
        <w:t>G</w:t>
      </w:r>
      <w:r w:rsidR="00F502D0">
        <w:t xml:space="preserve"> is of the same length of the observed dataset.</w:t>
      </w:r>
      <w:commentRangeEnd w:id="10"/>
      <w:r>
        <w:rPr>
          <w:rStyle w:val="CommentReference"/>
        </w:rPr>
        <w:commentReference w:id="10"/>
      </w:r>
    </w:p>
    <w:p w14:paraId="23D38391" w14:textId="1A100770" w:rsidR="00F502D0" w:rsidRDefault="00F502D0" w:rsidP="003D3AD9">
      <w:pPr>
        <w:spacing w:before="240" w:after="0" w:line="240" w:lineRule="auto"/>
        <w:jc w:val="both"/>
      </w:pPr>
      <w:r>
        <w:t xml:space="preserve">The uncertainty in derivative estimates are computed </w:t>
      </w:r>
      <w:r w:rsidR="00C2617A">
        <w:t>as</w:t>
      </w:r>
      <w:r>
        <w:t>:</w:t>
      </w:r>
    </w:p>
    <w:p w14:paraId="046B065B" w14:textId="06D2661C" w:rsidR="00F502D0" w:rsidRPr="00E424C1" w:rsidRDefault="00F502D0" w:rsidP="003D3AD9">
      <w:pPr>
        <w:pStyle w:val="Caption"/>
        <w:spacing w:before="120" w:after="120"/>
        <w:rPr>
          <w:b/>
        </w:rPr>
      </w:pPr>
      <w:r>
        <w:t xml:space="preserve">Equation </w:t>
      </w:r>
      <w:r>
        <w:rPr>
          <w:noProof/>
        </w:rPr>
        <w:fldChar w:fldCharType="begin"/>
      </w:r>
      <w:r>
        <w:rPr>
          <w:noProof/>
        </w:rPr>
        <w:instrText xml:space="preserve"> SEQ Equation \* ARABIC </w:instrText>
      </w:r>
      <w:r>
        <w:rPr>
          <w:noProof/>
        </w:rPr>
        <w:fldChar w:fldCharType="separate"/>
      </w:r>
      <w:r w:rsidR="00392042">
        <w:rPr>
          <w:noProof/>
        </w:rPr>
        <w:t>3</w:t>
      </w:r>
      <w:r>
        <w:rPr>
          <w:noProof/>
        </w:rPr>
        <w:fldChar w:fldCharType="end"/>
      </w:r>
      <w:r>
        <w:t xml:space="preserve"> </w:t>
      </w:r>
      <m:oMath>
        <m:r>
          <w:rPr>
            <w:rFonts w:ascii="Cambria Math" w:eastAsiaTheme="minorEastAsia" w:hAnsi="Cambria Math"/>
          </w:rPr>
          <m:t>standard error of derivatives=</m:t>
        </m:r>
        <m:rad>
          <m:radPr>
            <m:degHide m:val="1"/>
            <m:ctrlPr>
              <w:rPr>
                <w:rFonts w:ascii="Cambria Math" w:eastAsiaTheme="minorEastAsia" w:hAnsi="Cambria Math"/>
                <w:i/>
              </w:rPr>
            </m:ctrlPr>
          </m:radPr>
          <m:deg/>
          <m:e>
            <m:r>
              <m:rPr>
                <m:sty m:val="bi"/>
              </m:rPr>
              <w:rPr>
                <w:rFonts w:ascii="Cambria Math" w:eastAsiaTheme="minorEastAsia" w:hAnsi="Cambria Math"/>
              </w:rPr>
              <m:t>GV</m:t>
            </m:r>
          </m:e>
        </m:rad>
        <m:r>
          <w:rPr>
            <w:rFonts w:ascii="Cambria Math" w:eastAsiaTheme="minorEastAsia" w:hAnsi="Cambria Math"/>
          </w:rPr>
          <m:t xml:space="preserve"> </m:t>
        </m:r>
      </m:oMath>
    </w:p>
    <w:p w14:paraId="18DF78C6" w14:textId="73FA238F" w:rsidR="00F502D0" w:rsidRDefault="003368A1" w:rsidP="003D3AD9">
      <w:pPr>
        <w:spacing w:after="0" w:line="240" w:lineRule="auto"/>
        <w:jc w:val="both"/>
      </w:pPr>
      <w:r>
        <w:t>w</w:t>
      </w:r>
      <w:r w:rsidR="00F502D0">
        <w:t xml:space="preserve">here </w:t>
      </w:r>
      <w:r w:rsidR="00F502D0">
        <w:rPr>
          <w:b/>
        </w:rPr>
        <w:t xml:space="preserve">V </w:t>
      </w:r>
      <w:commentRangeStart w:id="11"/>
      <w:commentRangeStart w:id="12"/>
      <w:r w:rsidR="00F502D0">
        <w:t>is</w:t>
      </w:r>
      <w:commentRangeEnd w:id="11"/>
      <w:r>
        <w:rPr>
          <w:rStyle w:val="CommentReference"/>
        </w:rPr>
        <w:commentReference w:id="11"/>
      </w:r>
      <w:commentRangeEnd w:id="12"/>
      <w:r w:rsidR="00AD5763">
        <w:rPr>
          <w:rStyle w:val="CommentReference"/>
        </w:rPr>
        <w:commentReference w:id="12"/>
      </w:r>
      <w:r w:rsidR="00F502D0">
        <w:t xml:space="preserve"> the covariance matrix for each of </w:t>
      </w:r>
      <w:proofErr w:type="spellStart"/>
      <w:r w:rsidR="00F502D0" w:rsidRPr="00853E77">
        <w:rPr>
          <w:i/>
        </w:rPr>
        <w:t>i</w:t>
      </w:r>
      <w:proofErr w:type="spellEnd"/>
      <w:r w:rsidR="00F502D0">
        <w:t xml:space="preserve"> parameters of the current GAM spline (typically just one, though multiple terms in a single smooth are feasible); the square root of the sum of this matrix provides the standard error for each derivative estimate of the spline. </w:t>
      </w:r>
    </w:p>
    <w:p w14:paraId="502901BF" w14:textId="50A3E81C" w:rsidR="00F502D0" w:rsidRDefault="00F502D0" w:rsidP="003D3AD9">
      <w:pPr>
        <w:spacing w:before="240" w:after="0" w:line="240" w:lineRule="auto"/>
        <w:jc w:val="both"/>
      </w:pPr>
      <w:bookmarkStart w:id="13" w:name="_Hlk2063522"/>
      <w:r>
        <w:t xml:space="preserve">We then identify latitudes where the confidence interval of the first derivative </w:t>
      </w:r>
      <w:r w:rsidR="003368A1">
        <w:t xml:space="preserve">is </w:t>
      </w:r>
      <w:r>
        <w:t>outside the 5</w:t>
      </w:r>
      <w:r w:rsidRPr="0006425B">
        <w:rPr>
          <w:vertAlign w:val="superscript"/>
        </w:rPr>
        <w:t>th</w:t>
      </w:r>
      <w:r>
        <w:t xml:space="preserve"> to 95</w:t>
      </w:r>
      <w:r w:rsidRPr="0006425B">
        <w:rPr>
          <w:vertAlign w:val="superscript"/>
        </w:rPr>
        <w:t>th</w:t>
      </w:r>
      <w:r>
        <w:t xml:space="preserve"> percentiles of the </w:t>
      </w:r>
      <w:commentRangeStart w:id="14"/>
      <w:r>
        <w:t xml:space="preserve">entire set of derivatives </w:t>
      </w:r>
      <w:proofErr w:type="gramStart"/>
      <w:r>
        <w:rPr>
          <w:b/>
        </w:rPr>
        <w:t>G</w:t>
      </w:r>
      <w:commentRangeEnd w:id="14"/>
      <w:proofErr w:type="gramEnd"/>
      <w:r w:rsidR="003368A1">
        <w:rPr>
          <w:rStyle w:val="CommentReference"/>
        </w:rPr>
        <w:commentReference w:id="14"/>
      </w:r>
      <w:r>
        <w:t xml:space="preserve"> </w:t>
      </w:r>
      <w:r w:rsidR="004F4F42">
        <w:t>and do not include zer</w:t>
      </w:r>
      <w:r w:rsidR="003368A1">
        <w:t xml:space="preserve">o, </w:t>
      </w:r>
      <w:r w:rsidR="00713CA2">
        <w:t xml:space="preserve">rounded the value to the nearest integer, </w:t>
      </w:r>
      <w:r w:rsidR="003368A1">
        <w:t>and</w:t>
      </w:r>
      <w:r>
        <w:t xml:space="preserve"> designated these as “break points”. </w:t>
      </w:r>
      <w:bookmarkEnd w:id="13"/>
      <w:r>
        <w:t xml:space="preserve">Once identified, the raw length and age data </w:t>
      </w:r>
      <w:r w:rsidR="003368A1">
        <w:t xml:space="preserve">are re-aggregated </w:t>
      </w:r>
      <w:r>
        <w:t>to match the</w:t>
      </w:r>
      <w:r w:rsidR="003368A1">
        <w:t xml:space="preserve"> </w:t>
      </w:r>
      <w:r>
        <w:t>breakpoints and the parameters of the VGBF (</w:t>
      </w:r>
      <w:r w:rsidRPr="004906F5">
        <w:rPr>
          <w:i/>
        </w:rPr>
        <w:t>L</w:t>
      </w:r>
      <w:r w:rsidRPr="004906F5">
        <w:rPr>
          <w:i/>
          <w:vertAlign w:val="subscript"/>
        </w:rPr>
        <w:t>∞</w:t>
      </w:r>
      <w:r>
        <w:t xml:space="preserve"> -  </w:t>
      </w:r>
      <w:r w:rsidRPr="004906F5">
        <w:t>asymptotic length,</w:t>
      </w:r>
      <w:r w:rsidRPr="004906F5">
        <w:rPr>
          <w:i/>
        </w:rPr>
        <w:t xml:space="preserve"> k</w:t>
      </w:r>
      <w:r>
        <w:t xml:space="preserve">  - </w:t>
      </w:r>
      <w:r w:rsidRPr="004906F5">
        <w:t xml:space="preserve">the rate at which </w:t>
      </w:r>
      <w:r>
        <w:t>asymptotic length is approached</w:t>
      </w:r>
      <w:r w:rsidRPr="004906F5">
        <w:t xml:space="preserve"> and </w:t>
      </w:r>
      <w:r w:rsidRPr="004906F5">
        <w:rPr>
          <w:i/>
        </w:rPr>
        <w:t>t</w:t>
      </w:r>
      <w:r w:rsidRPr="00981A9D">
        <w:rPr>
          <w:i/>
          <w:vertAlign w:val="subscript"/>
        </w:rPr>
        <w:t xml:space="preserve">0 </w:t>
      </w:r>
      <w:r>
        <w:t xml:space="preserve">- </w:t>
      </w:r>
      <w:r w:rsidRPr="004906F5">
        <w:t>the estimated age at length zero</w:t>
      </w:r>
      <w:r>
        <w:t xml:space="preserve">) </w:t>
      </w:r>
      <w:r w:rsidR="003368A1">
        <w:t xml:space="preserve">estimate </w:t>
      </w:r>
      <w:r>
        <w:t xml:space="preserve">using maximum likelihood in Template Model Builder </w:t>
      </w:r>
      <w:r>
        <w:fldChar w:fldCharType="begin" w:fldLock="1"/>
      </w:r>
      <w: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instrText>
      </w:r>
      <w:r>
        <w:fldChar w:fldCharType="separate"/>
      </w:r>
      <w:r w:rsidRPr="008C7E57">
        <w:rPr>
          <w:noProof/>
        </w:rPr>
        <w:t>(Kristensen et al., 2016)</w:t>
      </w:r>
      <w:r>
        <w:fldChar w:fldCharType="end"/>
      </w:r>
      <w:r>
        <w:t xml:space="preserve"> under the assumption that the </w:t>
      </w:r>
      <w:r w:rsidRPr="004906F5">
        <w:rPr>
          <w:rFonts w:eastAsiaTheme="minorEastAsia"/>
        </w:rPr>
        <w:t xml:space="preserve">error </w:t>
      </w:r>
      <w:r>
        <w:rPr>
          <w:rFonts w:eastAsiaTheme="minorEastAsia"/>
        </w:rPr>
        <w:t>is</w:t>
      </w:r>
      <w:r w:rsidRPr="004906F5">
        <w:rPr>
          <w:rFonts w:eastAsiaTheme="minorEastAsia"/>
        </w:rPr>
        <w:t xml:space="preserve"> </w:t>
      </w:r>
      <w:commentRangeStart w:id="15"/>
      <w:r w:rsidRPr="004906F5">
        <w:rPr>
          <w:rFonts w:eastAsiaTheme="minorEastAsia"/>
        </w:rPr>
        <w:t>normally</w:t>
      </w:r>
      <w:commentRangeEnd w:id="15"/>
      <w:r w:rsidR="003368A1">
        <w:rPr>
          <w:rStyle w:val="CommentReference"/>
        </w:rPr>
        <w:commentReference w:id="15"/>
      </w:r>
      <w:r w:rsidRPr="004906F5">
        <w:rPr>
          <w:rFonts w:eastAsiaTheme="minorEastAsia"/>
        </w:rPr>
        <w:t xml:space="preserve"> distributed with zero mean and variance σ</w:t>
      </w:r>
      <w:r>
        <w:t xml:space="preserve">. </w:t>
      </w:r>
    </w:p>
    <w:p w14:paraId="5034D09B" w14:textId="53361EF3" w:rsidR="00F502D0" w:rsidRPr="00E022D1" w:rsidRDefault="00F502D0" w:rsidP="003D3AD9">
      <w:pPr>
        <w:spacing w:before="120" w:after="120" w:line="240" w:lineRule="auto"/>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392042">
        <w:rPr>
          <w:noProof/>
        </w:rPr>
        <w:t>4</w:t>
      </w:r>
      <w:r>
        <w:rPr>
          <w:noProof/>
        </w:rPr>
        <w:fldChar w:fldCharType="end"/>
      </w:r>
      <w:r>
        <w:t xml:space="preserve"> </w:t>
      </w:r>
      <m:oMath>
        <m:acc>
          <m:accPr>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ε ε; ~ N(0,σ</m:t>
        </m:r>
      </m:oMath>
      <w:r>
        <w:rPr>
          <w:rFonts w:eastAsiaTheme="minorEastAsia"/>
          <w:vertAlign w:val="superscript"/>
        </w:rPr>
        <w:t>2</w:t>
      </w:r>
      <w:r>
        <w:rPr>
          <w:rFonts w:eastAsiaTheme="minorEastAsia"/>
        </w:rPr>
        <w:t>)</w:t>
      </w:r>
    </w:p>
    <w:p w14:paraId="0280BFF4" w14:textId="50707E1B" w:rsidR="00E424C1" w:rsidRPr="000A10CF" w:rsidRDefault="00F502D0" w:rsidP="003D3AD9">
      <w:pPr>
        <w:spacing w:after="0" w:line="240" w:lineRule="auto"/>
        <w:jc w:val="both"/>
      </w:pPr>
      <w:r>
        <w:t xml:space="preserve">The growth curve was fitted separately for each sex, resulting in </w:t>
      </w:r>
      <w:r w:rsidRPr="004906F5">
        <w:t>estimate</w:t>
      </w:r>
      <w:r>
        <w:t>d</w:t>
      </w:r>
      <w:r w:rsidRPr="004906F5">
        <w:t xml:space="preserve"> values for the three </w:t>
      </w:r>
      <w:r>
        <w:t>growth</w:t>
      </w:r>
      <w:r w:rsidRPr="004906F5">
        <w:t xml:space="preserve"> parameters </w:t>
      </w:r>
      <w:r>
        <w:t>for</w:t>
      </w:r>
      <w:r w:rsidRPr="004906F5">
        <w:t xml:space="preserve"> each </w:t>
      </w:r>
      <w:r>
        <w:t xml:space="preserve">spatiotemporal </w:t>
      </w:r>
      <w:r w:rsidRPr="004906F5">
        <w:t>strat</w:t>
      </w:r>
      <w:r>
        <w:t>um by</w:t>
      </w:r>
      <w:r w:rsidRPr="004906F5">
        <w:t xml:space="preserve"> sex;</w:t>
      </w:r>
      <w:r w:rsidR="000A10CF">
        <w:t xml:space="preserve"> </w:t>
      </w:r>
      <w:r w:rsidR="002600CC">
        <w:t>For all runs, initial</w:t>
      </w:r>
      <w:r w:rsidR="00E05953" w:rsidRPr="008567BF">
        <w:t xml:space="preserve"> parameter</w:t>
      </w:r>
      <w:r w:rsidR="00E05953">
        <w:t>s</w:t>
      </w:r>
      <w:r w:rsidR="00E05953" w:rsidRPr="008567BF">
        <w:t xml:space="preserve"> </w:t>
      </w:r>
      <w:r w:rsidR="00E05953">
        <w:t xml:space="preserve">were </w:t>
      </w:r>
      <w:commentRangeStart w:id="16"/>
      <w:r w:rsidR="00E05953" w:rsidRPr="003D3AD9">
        <w:rPr>
          <w:i/>
        </w:rPr>
        <w:t>t</w:t>
      </w:r>
      <w:r w:rsidR="00E05953" w:rsidRPr="003D3AD9">
        <w:rPr>
          <w:vertAlign w:val="subscript"/>
        </w:rPr>
        <w:t>0</w:t>
      </w:r>
      <w:r w:rsidR="00E05953" w:rsidRPr="008567BF">
        <w:t xml:space="preserve"> = 0</w:t>
      </w:r>
      <w:r w:rsidR="00932BEA">
        <w:t>.1,</w:t>
      </w:r>
      <w:r w:rsidR="00E05953"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E05953" w:rsidRPr="008567BF">
        <w:t xml:space="preserve"> </w:t>
      </w:r>
      <w:r w:rsidR="00E05953">
        <w:t>= 0</w:t>
      </w:r>
      <w:r w:rsidR="00932BEA">
        <w:t>.1</w:t>
      </w:r>
      <w:r w:rsidR="00E05953">
        <w:t xml:space="preserve">, </w:t>
      </w:r>
      <w:r w:rsidR="00E05953" w:rsidRPr="008567BF">
        <w:t xml:space="preserve">with </w:t>
      </w:r>
      <w:r w:rsidR="00E05953" w:rsidRPr="003D3AD9">
        <w:rPr>
          <w:i/>
        </w:rPr>
        <w:t>L</w:t>
      </w:r>
      <w:r w:rsidR="00E05953" w:rsidRPr="00027205">
        <w:rPr>
          <w:vertAlign w:val="subscript"/>
        </w:rPr>
        <w:t>∞</w:t>
      </w:r>
      <w:r w:rsidR="00E05953" w:rsidRPr="008567BF">
        <w:t xml:space="preserve"> = </w:t>
      </w:r>
      <w:r w:rsidR="00932BEA">
        <w:t>150</w:t>
      </w:r>
      <w:r w:rsidR="00101B12">
        <w:t>cm</w:t>
      </w:r>
      <w:r w:rsidR="00E05953" w:rsidRPr="008567BF">
        <w:t xml:space="preserve">, </w:t>
      </w:r>
      <w:r w:rsidR="003368A1" w:rsidRPr="003D3AD9">
        <w:rPr>
          <w:i/>
        </w:rPr>
        <w:t>k</w:t>
      </w:r>
      <w:r w:rsidR="00E05953" w:rsidRPr="008567BF">
        <w:t xml:space="preserve"> = 0</w:t>
      </w:r>
      <w:r w:rsidR="007E7F43">
        <w:t>.1</w:t>
      </w:r>
      <w:commentRangeEnd w:id="16"/>
      <w:r w:rsidR="003368A1">
        <w:rPr>
          <w:rStyle w:val="CommentReference"/>
        </w:rPr>
        <w:commentReference w:id="16"/>
      </w:r>
      <w:r w:rsidR="00E05953" w:rsidRPr="008567BF">
        <w:t>.</w:t>
      </w:r>
      <w:r w:rsidR="000A10CF">
        <w:t xml:space="preserve"> </w:t>
      </w:r>
    </w:p>
    <w:p w14:paraId="40B59E3D" w14:textId="1491EC0D" w:rsidR="00E05953" w:rsidRDefault="00E05953" w:rsidP="003D3AD9">
      <w:pPr>
        <w:pStyle w:val="Heading2"/>
        <w:spacing w:before="240" w:line="240" w:lineRule="auto"/>
        <w:jc w:val="both"/>
      </w:pPr>
      <w:r w:rsidRPr="00101B12">
        <w:t>Simulation Testing</w:t>
      </w:r>
    </w:p>
    <w:p w14:paraId="1E4940F0" w14:textId="7198F44D" w:rsidR="00F75BC7" w:rsidRDefault="00AA168A" w:rsidP="003D3AD9">
      <w:pPr>
        <w:spacing w:after="0" w:line="240" w:lineRule="auto"/>
        <w:jc w:val="both"/>
      </w:pPr>
      <w:r>
        <w:t>W</w:t>
      </w:r>
      <w:r w:rsidR="003057E6">
        <w:t>e performed a simulation study</w:t>
      </w:r>
      <w:r w:rsidR="00E424C1">
        <w:t xml:space="preserve"> t</w:t>
      </w:r>
      <w:r>
        <w:t>o evaluate the</w:t>
      </w:r>
      <w:r w:rsidR="003368A1">
        <w:t xml:space="preserve"> performance </w:t>
      </w:r>
      <w:r>
        <w:t xml:space="preserve">of the proposed method, </w:t>
      </w:r>
      <w:r w:rsidR="003057E6">
        <w:t xml:space="preserve">using datasets generated </w:t>
      </w:r>
      <w:r>
        <w:t xml:space="preserve">using </w:t>
      </w:r>
      <w:r w:rsidR="003057E6">
        <w:t>an individual-based model (IBM). The IBM</w:t>
      </w:r>
      <w:r w:rsidR="00BD69F5">
        <w:t xml:space="preserve"> (See Appendix for full details of IBM.)</w:t>
      </w:r>
      <w:r w:rsidR="003057E6">
        <w:t xml:space="preserve"> is capable of mimicking individual characteristics by following the life history processes (survival, growth, and reproduction) of individual fish. We simulate spatial variation by generating length and age datasets under different growth regimes</w:t>
      </w:r>
      <w:r w:rsidR="00330BD9">
        <w:t xml:space="preserve"> </w:t>
      </w:r>
      <w:r w:rsidR="003057E6">
        <w:t>(</w:t>
      </w:r>
      <w:r w:rsidR="00882D1C">
        <w:t>e.g.</w:t>
      </w:r>
      <w:r w:rsidR="003057E6">
        <w:t xml:space="preserve"> higher values of </w:t>
      </w:r>
      <w:r w:rsidR="003057E6" w:rsidRPr="00B9623A">
        <w:rPr>
          <w:i/>
        </w:rPr>
        <w:t>K</w:t>
      </w:r>
      <w:r w:rsidR="003057E6">
        <w:t xml:space="preserve"> an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3057E6">
        <w:t>a range of latitudes</w:t>
      </w:r>
      <w:r w:rsidR="00C41D19">
        <w:t xml:space="preserve"> to each regime.</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formulation of the VGBF, whic</w:t>
      </w:r>
      <w:r w:rsidR="00AF2270">
        <w:t xml:space="preserve">h </w:t>
      </w:r>
      <w:r w:rsidR="00A83B9D">
        <w:t xml:space="preserve">requires </w:t>
      </w:r>
      <w:r w:rsidR="003368A1">
        <w:t>(</w:t>
      </w:r>
      <w:proofErr w:type="gramStart"/>
      <w:r w:rsidR="003368A1" w:rsidRPr="003D3AD9">
        <w:rPr>
          <w:i/>
        </w:rPr>
        <w:t>k</w:t>
      </w:r>
      <w:r w:rsidR="003368A1">
        <w:t>,</w:t>
      </w:r>
      <w:r w:rsidR="00F75BC7">
        <w:t xml:space="preserve">  </w:t>
      </w:r>
      <w:r w:rsidR="00F75BC7" w:rsidRPr="00B9623A">
        <w:rPr>
          <w:i/>
        </w:rPr>
        <w:t>L</w:t>
      </w:r>
      <w:proofErr w:type="gramEnd"/>
      <w:r w:rsidR="00F75BC7" w:rsidRPr="00B9623A">
        <w:rPr>
          <w:vertAlign w:val="subscript"/>
        </w:rPr>
        <w:t>1</w:t>
      </w:r>
      <w:r w:rsidR="003368A1">
        <w:rPr>
          <w:vertAlign w:val="subscript"/>
        </w:rPr>
        <w:t>,</w:t>
      </w:r>
      <w:r w:rsidR="00F75BC7">
        <w:t xml:space="preserve"> </w:t>
      </w:r>
      <w:r w:rsidR="00F75BC7" w:rsidRPr="00B9623A">
        <w:rPr>
          <w:i/>
        </w:rPr>
        <w:t>L</w:t>
      </w:r>
      <w:r w:rsidR="00F75BC7" w:rsidRPr="00B9623A">
        <w:rPr>
          <w:vertAlign w:val="subscript"/>
        </w:rPr>
        <w:t>2</w:t>
      </w:r>
      <w:r w:rsidR="003368A1">
        <w:t xml:space="preserve">) so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is computed as</w:t>
      </w:r>
      <w:r w:rsidR="00F75BC7">
        <w:t>:</w:t>
      </w:r>
    </w:p>
    <w:p w14:paraId="3D205EA6" w14:textId="6A755251" w:rsidR="00F75BC7" w:rsidRDefault="00392042" w:rsidP="00EB375F">
      <w:pPr>
        <w:pStyle w:val="Caption"/>
        <w:spacing w:line="360" w:lineRule="auto"/>
      </w:pPr>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Pr>
          <w:noProof/>
        </w:rPr>
        <w:t>5</w:t>
      </w:r>
      <w:r w:rsidR="009308CB">
        <w:rPr>
          <w:noProof/>
        </w:rPr>
        <w:fldChar w:fldCharType="end"/>
      </w:r>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7E39243E" w:rsidR="00E05953" w:rsidRDefault="003368A1" w:rsidP="003D3AD9">
      <w:pPr>
        <w:spacing w:after="0" w:line="240" w:lineRule="auto"/>
        <w:jc w:val="both"/>
      </w:pPr>
      <w:bookmarkStart w:id="17"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42D5E">
        <w:rPr>
          <w:rFonts w:eastAsiaTheme="minorEastAsia"/>
        </w:rPr>
        <w:t xml:space="preserve"> represent the length</w:t>
      </w:r>
      <w:r>
        <w:rPr>
          <w:rFonts w:eastAsiaTheme="minorEastAsia"/>
        </w:rPr>
        <w:t>s</w:t>
      </w:r>
      <w:r w:rsidR="00642D5E">
        <w:rPr>
          <w:rFonts w:eastAsiaTheme="minorEastAsia"/>
        </w:rPr>
        <w:t xml:space="preserve"> of a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Pr>
          <w:rFonts w:eastAsiaTheme="minorEastAsia"/>
        </w:rPr>
        <w:t>/</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the Brody growth parameter as before</w:t>
      </w:r>
      <w:r w:rsidR="00642D5E">
        <w:rPr>
          <w:rFonts w:eastAsiaTheme="minorEastAsia"/>
        </w:rPr>
        <w:t xml:space="preserve">. An individual fish’s </w:t>
      </w:r>
      <w:commentRangeStart w:id="18"/>
      <w:r>
        <w:rPr>
          <w:rFonts w:eastAsiaTheme="minorEastAsia"/>
        </w:rPr>
        <w:t xml:space="preserve">annual </w:t>
      </w:r>
      <w:r w:rsidR="00642D5E">
        <w:rPr>
          <w:rFonts w:eastAsiaTheme="minorEastAsia"/>
        </w:rPr>
        <w:t xml:space="preserve">growth increment </w:t>
      </w:r>
      <w:commentRangeEnd w:id="18"/>
      <w:r w:rsidR="00BD69F5">
        <w:rPr>
          <w:rStyle w:val="CommentReference"/>
        </w:rPr>
        <w:commentReference w:id="18"/>
      </w:r>
      <w:r w:rsidR="008A6648">
        <w:rPr>
          <w:rFonts w:eastAsiaTheme="minorEastAsia"/>
        </w:rPr>
        <w:t>is subject to</w:t>
      </w:r>
      <w:r w:rsidR="00642D5E">
        <w:rPr>
          <w:rFonts w:eastAsiaTheme="minorEastAsia"/>
        </w:rPr>
        <w:t xml:space="preserve"> </w:t>
      </w:r>
      <w:r w:rsidR="00AC02E6">
        <w:rPr>
          <w:rFonts w:eastAsiaTheme="minorEastAsia"/>
        </w:rPr>
        <w:t xml:space="preserve">a </w:t>
      </w:r>
      <w:r w:rsidR="00642D5E">
        <w:rPr>
          <w:rFonts w:eastAsiaTheme="minorEastAsia"/>
        </w:rPr>
        <w:t>bias-corrected lognormal error term.</w:t>
      </w:r>
      <w:r w:rsidR="00C41D19">
        <w:t xml:space="preserve"> Depending on the scenario, </w:t>
      </w:r>
      <w:r w:rsidR="008D0470">
        <w:t xml:space="preserve">the different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r>
          <w:rPr>
            <w:rFonts w:ascii="Cambria Math" w:hAnsi="Cambria Math"/>
          </w:rPr>
          <m:t>,  k</m:t>
        </m:r>
      </m:oMath>
      <w:r w:rsidR="008D0470">
        <w:rPr>
          <w:rFonts w:eastAsiaTheme="minorEastAsia"/>
        </w:rPr>
        <w:t xml:space="preserve"> regimes are either assigned completely distinct latitudinal ranges or ranges with some overlap.</w:t>
      </w:r>
      <w:r w:rsidR="007A17E6">
        <w:rPr>
          <w:rFonts w:eastAsiaTheme="minorEastAsia"/>
        </w:rPr>
        <w:t xml:space="preserve"> To simulate spatial zones, fish locations were sampled from a uniform distribution</w:t>
      </w:r>
      <w:r w:rsidR="00101B12">
        <w:rPr>
          <w:rFonts w:eastAsiaTheme="minorEastAsia"/>
        </w:rPr>
        <w:t xml:space="preserve"> with boundaries specific to a certain growth ‘Regime’, or set of life history characteristics. </w:t>
      </w:r>
      <w:r w:rsidR="00101B12">
        <w:t xml:space="preserve">Regime 1 refers to a central Pacific billfish-like species, where </w:t>
      </w:r>
      <w:r w:rsidR="00101B12" w:rsidRPr="007A17E6">
        <w:rPr>
          <w:i/>
        </w:rPr>
        <w:t>L</w:t>
      </w:r>
      <w:r w:rsidR="00101B12">
        <w:rPr>
          <w:vertAlign w:val="subscript"/>
        </w:rPr>
        <w:t>∞</w:t>
      </w:r>
      <w:r w:rsidR="00101B12">
        <w:t xml:space="preserve"> = </w:t>
      </w:r>
      <w:commentRangeStart w:id="19"/>
      <w:r w:rsidR="00101B12">
        <w:t>220</w:t>
      </w:r>
      <w:commentRangeEnd w:id="19"/>
      <w:r w:rsidR="00101B12">
        <w:rPr>
          <w:rStyle w:val="CommentReference"/>
        </w:rPr>
        <w:commentReference w:id="19"/>
      </w:r>
      <w:r w:rsidR="00101B12">
        <w:t xml:space="preserve">cm and </w:t>
      </w:r>
      <w:r w:rsidR="00101B12" w:rsidRPr="007A17E6">
        <w:rPr>
          <w:i/>
        </w:rPr>
        <w:t>k</w:t>
      </w:r>
      <w:r w:rsidR="00101B12">
        <w:t xml:space="preserve"> = 0.258 in Regime 2 </w:t>
      </w:r>
      <w:r w:rsidR="00101B12" w:rsidRPr="007A17E6">
        <w:rPr>
          <w:i/>
        </w:rPr>
        <w:t>L</w:t>
      </w:r>
      <w:r w:rsidR="00101B12">
        <w:rPr>
          <w:vertAlign w:val="subscript"/>
        </w:rPr>
        <w:t>∞</w:t>
      </w:r>
      <w:r w:rsidR="00101B12">
        <w:t xml:space="preserve">= 350cm, Regime 3 </w:t>
      </w:r>
      <w:r w:rsidR="00101B12" w:rsidRPr="007A17E6">
        <w:rPr>
          <w:i/>
        </w:rPr>
        <w:t>k</w:t>
      </w:r>
      <w:r w:rsidR="00101B12">
        <w:t xml:space="preserve"> = 0.45, and Regime 3 </w:t>
      </w:r>
      <w:r w:rsidR="00101B12" w:rsidRPr="007A17E6">
        <w:rPr>
          <w:i/>
        </w:rPr>
        <w:t>L</w:t>
      </w:r>
      <w:r w:rsidR="00101B12">
        <w:rPr>
          <w:vertAlign w:val="subscript"/>
        </w:rPr>
        <w:t>∞</w:t>
      </w:r>
      <w:r w:rsidR="00101B12">
        <w:t xml:space="preserve">= 250cm, </w:t>
      </w:r>
      <w:r w:rsidR="00101B12" w:rsidRPr="007A17E6">
        <w:rPr>
          <w:i/>
        </w:rPr>
        <w:t>k</w:t>
      </w:r>
      <w:r w:rsidR="00101B12">
        <w:t xml:space="preserve"> = 0.3. </w:t>
      </w:r>
      <w:r w:rsidR="00101B12">
        <w:rPr>
          <w:rFonts w:eastAsiaTheme="minorEastAsia"/>
        </w:rPr>
        <w:t xml:space="preserve">In all except the final scenario, the latitude of fish grown under Regime 1 </w:t>
      </w:r>
      <w:r w:rsidR="00101B12">
        <w:t xml:space="preserve">sampled from a uniform distribution between 0° and 25°; For Regimes 2 and 3 latitude is sampled uniformly from 25° to 50°. In the final scenario, fish simulated under life history Regime 1 are assigned latitudes </w:t>
      </w:r>
      <w:r w:rsidR="00101B12">
        <w:lastRenderedPageBreak/>
        <w:t>sampled uniformly from 1° to 49°, and those simulated under Regime 2 have locations uniformly sampled from 49° to 50°.</w:t>
      </w:r>
    </w:p>
    <w:p w14:paraId="3D7D2183" w14:textId="5055816C" w:rsidR="003057E6" w:rsidRDefault="003057E6" w:rsidP="003D3AD9">
      <w:pPr>
        <w:spacing w:before="240" w:after="0" w:line="240" w:lineRule="auto"/>
        <w:jc w:val="both"/>
      </w:pPr>
      <w:r>
        <w:t xml:space="preserve">The </w:t>
      </w:r>
      <w:r w:rsidR="00BD69F5">
        <w:t xml:space="preserve">simulation </w:t>
      </w:r>
      <w:r>
        <w:t xml:space="preserve">scenarios described </w:t>
      </w:r>
      <w:r w:rsidR="00C61A6B">
        <w:t xml:space="preserve">in </w:t>
      </w:r>
      <w:r w:rsidR="00C61A6B">
        <w:fldChar w:fldCharType="begin"/>
      </w:r>
      <w:r w:rsidR="00C61A6B">
        <w:instrText xml:space="preserve"> REF _Ref872431 \h </w:instrText>
      </w:r>
      <w:r w:rsidR="00C61A6B">
        <w:fldChar w:fldCharType="separate"/>
      </w:r>
      <w:r w:rsidR="00C61A6B">
        <w:t xml:space="preserve">Table </w:t>
      </w:r>
      <w:r w:rsidR="00C61A6B">
        <w:rPr>
          <w:noProof/>
        </w:rPr>
        <w:t>1</w:t>
      </w:r>
      <w:r w:rsidR="00C61A6B">
        <w:fldChar w:fldCharType="end"/>
      </w:r>
      <w:r>
        <w:t xml:space="preserve"> were designed to represent </w:t>
      </w:r>
      <w:r w:rsidR="00CD3EA6">
        <w:t xml:space="preserve">a variety of </w:t>
      </w:r>
      <w:r>
        <w:t>possible regimes</w:t>
      </w:r>
      <w:r w:rsidR="00CD3EA6">
        <w:t xml:space="preserve"> in spatial growth variation</w:t>
      </w:r>
      <w:r w:rsidR="00297019">
        <w:t xml:space="preserve">. Under each scenario, we generated </w:t>
      </w:r>
      <w:commentRangeStart w:id="20"/>
      <w:r w:rsidR="00297019">
        <w:t>100 replicate datasets</w:t>
      </w:r>
      <w:r w:rsidR="002B36AF">
        <w:t xml:space="preserve"> </w:t>
      </w:r>
      <w:r w:rsidR="00322C06">
        <w:t xml:space="preserve">which averaged </w:t>
      </w:r>
      <w:r w:rsidR="009D3309">
        <w:t>720</w:t>
      </w:r>
      <w:r w:rsidR="00322C06">
        <w:t xml:space="preserve"> age-six fish per dataset</w:t>
      </w:r>
      <w:r w:rsidR="00297019">
        <w:t>,</w:t>
      </w:r>
      <w:commentRangeEnd w:id="20"/>
      <w:r w:rsidR="00BD69F5">
        <w:rPr>
          <w:rStyle w:val="CommentReference"/>
        </w:rPr>
        <w:commentReference w:id="20"/>
      </w:r>
      <w:r w:rsidR="00297019">
        <w:t xml:space="preserve"> and tabulated the frequency at which a given </w:t>
      </w:r>
      <w:r w:rsidR="00BD69F5">
        <w:t xml:space="preserve">(true) </w:t>
      </w:r>
      <w:r w:rsidR="00297019">
        <w:t xml:space="preserve">break point was identified using the </w:t>
      </w:r>
      <w:r w:rsidR="00322C06">
        <w:t>m</w:t>
      </w:r>
      <w:r w:rsidR="00297019">
        <w:t xml:space="preserve">ethod described above. </w:t>
      </w:r>
      <w:r>
        <w:t xml:space="preserve"> The method was evaluated based on</w:t>
      </w:r>
      <w:r w:rsidR="00BD69F5">
        <w:t>:</w:t>
      </w:r>
      <w:r>
        <w:t xml:space="preserve"> a) if it was able to accurately detect the presence or absence and location </w:t>
      </w:r>
      <w:r w:rsidR="00AC02E6">
        <w:t>of ‘</w:t>
      </w:r>
      <w:r>
        <w:t>break point</w:t>
      </w:r>
      <w:r w:rsidR="00B67671">
        <w:t>(s)</w:t>
      </w:r>
      <w:r>
        <w:t xml:space="preserve">’ in space, and b) </w:t>
      </w:r>
      <w:r w:rsidR="00101B12" w:rsidRPr="00C05D32">
        <w:t>the coverage probability of VGBF parameter estimates when data were re-aggregated at the proposed break point.</w:t>
      </w:r>
      <w:r w:rsidR="004505BB">
        <w:t xml:space="preserve"> </w:t>
      </w:r>
      <w:r w:rsidR="00B4189A">
        <w:fldChar w:fldCharType="begin"/>
      </w:r>
      <w:r w:rsidR="00B4189A">
        <w:instrText xml:space="preserve"> REF _Ref2004405 \h </w:instrText>
      </w:r>
      <w:r w:rsidR="00B4189A">
        <w:fldChar w:fldCharType="separate"/>
      </w:r>
      <w:r w:rsidR="00B4189A">
        <w:t xml:space="preserve">Figure </w:t>
      </w:r>
      <w:r w:rsidR="00B4189A">
        <w:rPr>
          <w:noProof/>
        </w:rPr>
        <w:t>1</w:t>
      </w:r>
      <w:r w:rsidR="00B4189A">
        <w:fldChar w:fldCharType="end"/>
      </w:r>
      <w:r w:rsidR="00B4189A">
        <w:t xml:space="preserve"> </w:t>
      </w:r>
      <w:r w:rsidR="004505BB">
        <w:t>illustrates the latitudinal distribution of age-six fish for a</w:t>
      </w:r>
      <w:r w:rsidR="00B4189A">
        <w:t xml:space="preserve">n example of one </w:t>
      </w:r>
      <w:r w:rsidR="004505BB">
        <w:t xml:space="preserve">simulated dataset </w:t>
      </w:r>
      <w:r w:rsidR="00B4189A">
        <w:t xml:space="preserve">(of 100) </w:t>
      </w:r>
      <w:r w:rsidR="004505BB">
        <w:t>under each scenario.</w:t>
      </w:r>
    </w:p>
    <w:bookmarkEnd w:id="5"/>
    <w:bookmarkEnd w:id="17"/>
    <w:p w14:paraId="2A44C097" w14:textId="105E0426" w:rsidR="00E05953" w:rsidRDefault="00E05953">
      <w:pPr>
        <w:pStyle w:val="Heading2"/>
        <w:spacing w:before="240" w:line="240" w:lineRule="auto"/>
        <w:pPrChange w:id="21" w:author="Punt, Andre (O&amp;A, Hobart)" w:date="2019-02-18T17:42:00Z">
          <w:pPr>
            <w:pStyle w:val="Heading2"/>
            <w:spacing w:line="360" w:lineRule="auto"/>
          </w:pPr>
        </w:pPrChange>
      </w:pPr>
      <w:commentRangeStart w:id="22"/>
      <w:r>
        <w:t>Application to Northeast Pacific Sablefish</w:t>
      </w:r>
      <w:commentRangeEnd w:id="22"/>
      <w:r w:rsidR="00D965FB">
        <w:rPr>
          <w:rStyle w:val="CommentReference"/>
          <w:rFonts w:eastAsiaTheme="minorHAnsi"/>
          <w:i w:val="0"/>
        </w:rPr>
        <w:commentReference w:id="22"/>
      </w:r>
      <w:r w:rsidR="00C27E3A">
        <w:t xml:space="preserve"> </w:t>
      </w:r>
      <w:ins w:id="23" w:author="Maia Kapur" w:date="2019-02-25T16:29:00Z">
        <w:r w:rsidR="007674FF" w:rsidRPr="00236BA4">
          <w:rPr>
            <w:b/>
            <w:color w:val="FF0000"/>
            <w:sz w:val="32"/>
            <w:szCs w:val="32"/>
            <w:highlight w:val="yellow"/>
          </w:rPr>
          <w:t>– THIS HAS NOT BEEN UPDATED!</w:t>
        </w:r>
      </w:ins>
      <w:del w:id="24" w:author="Maia Kapur" w:date="2019-02-25T16:29:00Z">
        <w:r w:rsidR="00C27E3A" w:rsidRPr="00C27E3A" w:rsidDel="007674FF">
          <w:rPr>
            <w:highlight w:val="yellow"/>
          </w:rPr>
          <w:delText>not yet updated with new data</w:delText>
        </w:r>
      </w:del>
    </w:p>
    <w:p w14:paraId="19E38DC5" w14:textId="20752B0A" w:rsidR="00F3466B" w:rsidRDefault="00F3466B">
      <w:pPr>
        <w:spacing w:after="0" w:line="240" w:lineRule="auto"/>
        <w:jc w:val="both"/>
        <w:pPrChange w:id="25" w:author="Punt, Andre (O&amp;A, Hobart)" w:date="2019-02-18T17:44:00Z">
          <w:pPr>
            <w:spacing w:line="360" w:lineRule="auto"/>
          </w:pPr>
        </w:pPrChange>
      </w:pPr>
      <w:r w:rsidRPr="004906F5">
        <w:t>Sablefish (</w:t>
      </w:r>
      <w:proofErr w:type="spellStart"/>
      <w:r w:rsidRPr="004906F5">
        <w:rPr>
          <w:i/>
        </w:rPr>
        <w:t>Anoplopoma</w:t>
      </w:r>
      <w:proofErr w:type="spellEnd"/>
      <w:r w:rsidRPr="004906F5">
        <w:rPr>
          <w:i/>
        </w:rPr>
        <w:t xml:space="preserve"> fimbria</w:t>
      </w:r>
      <w:r w:rsidRPr="004906F5">
        <w:t xml:space="preserve">) are a highly mobile, long-lived, valuable groundfish that have high movement rates (10 – 88% annual movement probabilities across Alaska, </w:t>
      </w:r>
      <w:r>
        <w:fldChar w:fldCharType="begin" w:fldLock="1"/>
      </w:r>
      <w:r>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624B17">
        <w:rPr>
          <w:noProof/>
        </w:rPr>
        <w:t xml:space="preserve">Hanselman </w:t>
      </w:r>
      <w:r>
        <w:rPr>
          <w:noProof/>
        </w:rPr>
        <w:t>et al. 2015)</w:t>
      </w:r>
      <w:r>
        <w:fldChar w:fldCharType="end"/>
      </w:r>
      <w:r>
        <w:t xml:space="preserve"> </w:t>
      </w:r>
      <w:r w:rsidRPr="004906F5">
        <w:t xml:space="preserve">and range from Southern California to the Bering Sea. Concurrent population declines across the entire range during the past few decades have increased concern about the status </w:t>
      </w:r>
      <w:r>
        <w:t xml:space="preserve">of sablefish </w:t>
      </w:r>
      <w:r w:rsidRPr="004906F5">
        <w:t xml:space="preserve">and </w:t>
      </w:r>
      <w:r>
        <w:t xml:space="preserve">interest in the </w:t>
      </w:r>
      <w:r w:rsidRPr="004906F5">
        <w:t>causes of th</w:t>
      </w:r>
      <w:r w:rsidR="00F253EA">
        <w:t>e</w:t>
      </w:r>
      <w:r w:rsidRPr="004906F5">
        <w:t xml:space="preserve"> downward trend. Traditionally, sablefish stock assessment and management has occurred independently at regional scales, namely Alaska, British Columbia, and the US West Coast, assuming that these are closed stocks. However, recent genetic work has shown that NE Pacific sablefish are not genetically distinct between these traditional management areas </w:t>
      </w:r>
      <w:r w:rsidRPr="004906F5">
        <w:fldChar w:fldCharType="begin" w:fldLock="1"/>
      </w:r>
      <w:r>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aade615-663c-43cf-844d-34fc8ae3df93"]}],"mendeley":{"formattedCitation":"(Jasonowicz et al., 2017)","plainTextFormattedCitation":"(Jasonowicz et al., 2017)","previouslyFormattedCitation":"(Jasonowicz et al., 2017)"},"properties":{"noteIndex":0},"schema":"https://github.com/citation-style-language/schema/raw/master/csl-citation.json"}</w:instrText>
      </w:r>
      <w:r w:rsidRPr="004906F5">
        <w:fldChar w:fldCharType="separate"/>
      </w:r>
      <w:r w:rsidRPr="00624B17">
        <w:rPr>
          <w:noProof/>
        </w:rPr>
        <w:t>(Jasonowicz et al., 2017)</w:t>
      </w:r>
      <w:r w:rsidRPr="004906F5">
        <w:fldChar w:fldCharType="end"/>
      </w:r>
      <w:r w:rsidRPr="004906F5">
        <w:t>, though there is evidence for differences in growth rate and size-at-maturity throughout the range</w:t>
      </w:r>
      <w:r>
        <w:t xml:space="preserve"> </w:t>
      </w:r>
      <w:r>
        <w:fldChar w:fldCharType="begin" w:fldLock="1"/>
      </w:r>
      <w:r>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fldChar w:fldCharType="separate"/>
      </w:r>
      <w:r w:rsidRPr="004973C8">
        <w:rPr>
          <w:noProof/>
        </w:rPr>
        <w:t>(McDevitt, 1990)</w:t>
      </w:r>
      <w:r>
        <w:fldChar w:fldCharType="end"/>
      </w:r>
      <w:r>
        <w:t>.</w:t>
      </w:r>
      <w:r w:rsidRPr="004906F5">
        <w:t xml:space="preserve"> This suggests that the current delineation of assessment and management regions is incongruent with the stock’s actual spatial structure and motivates research that would enable the </w:t>
      </w:r>
      <w:commentRangeStart w:id="26"/>
      <w:r w:rsidRPr="004906F5">
        <w:t>construction</w:t>
      </w:r>
      <w:commentRangeEnd w:id="26"/>
      <w:r w:rsidR="00BD69F5">
        <w:rPr>
          <w:rStyle w:val="CommentReference"/>
        </w:rPr>
        <w:commentReference w:id="26"/>
      </w:r>
      <w:r w:rsidRPr="004906F5">
        <w:t xml:space="preserve"> of a population dynamics model </w:t>
      </w:r>
      <w:r>
        <w:t>that</w:t>
      </w:r>
      <w:r w:rsidRPr="004906F5">
        <w:t xml:space="preserve"> represents the spatial heterogeneity of sablefish throughout their range</w:t>
      </w:r>
      <w:r w:rsidR="007F7701">
        <w:t>.</w:t>
      </w:r>
    </w:p>
    <w:p w14:paraId="56698BB5" w14:textId="124DD610" w:rsidR="007F7701" w:rsidRPr="00175514" w:rsidRDefault="007F7701">
      <w:pPr>
        <w:spacing w:before="240" w:after="0" w:line="240" w:lineRule="auto"/>
        <w:jc w:val="both"/>
        <w:rPr>
          <w:i/>
        </w:rPr>
        <w:pPrChange w:id="27" w:author="Punt, Andre (O&amp;A, Hobart)" w:date="2019-02-18T17:45:00Z">
          <w:pPr>
            <w:spacing w:line="360" w:lineRule="auto"/>
            <w:jc w:val="both"/>
          </w:pPr>
        </w:pPrChange>
      </w:pPr>
      <w:r>
        <w:t>E</w:t>
      </w:r>
      <w:r w:rsidRPr="004906F5">
        <w:t xml:space="preserve">stimates </w:t>
      </w:r>
      <w:r>
        <w:t xml:space="preserve">of the parameters of the growth curve </w:t>
      </w:r>
      <w:r w:rsidRPr="004906F5">
        <w:t xml:space="preserve">for sablefish are usually based on survey data acquired </w:t>
      </w:r>
      <w:r>
        <w:t xml:space="preserve">from chartered commercial trawl or longline vessels </w:t>
      </w:r>
      <w:r w:rsidRPr="004906F5">
        <w:t>(</w:t>
      </w:r>
      <w:commentRangeStart w:id="28"/>
      <w:r>
        <w:fldChar w:fldCharType="begin"/>
      </w:r>
      <w:r>
        <w:instrText xml:space="preserve"> REF _Ref525720559 \h  \* MERGEFORMAT </w:instrText>
      </w:r>
      <w:r>
        <w:fldChar w:fldCharType="separate"/>
      </w:r>
      <w:r>
        <w:t xml:space="preserve">Table </w:t>
      </w:r>
      <w:r>
        <w:rPr>
          <w:noProof/>
        </w:rPr>
        <w:t>1</w:t>
      </w:r>
      <w:r>
        <w:fldChar w:fldCharType="end"/>
      </w:r>
      <w:commentRangeEnd w:id="28"/>
      <w:r w:rsidR="00BD69F5">
        <w:rPr>
          <w:rStyle w:val="CommentReference"/>
        </w:rPr>
        <w:commentReference w:id="28"/>
      </w:r>
      <w:r w:rsidRPr="004906F5">
        <w:t>). It is preferable to obtain estimate</w:t>
      </w:r>
      <w:r w:rsidR="008F0D40">
        <w:t>d</w:t>
      </w:r>
      <w:r>
        <w:t xml:space="preserve"> growth parameters using data</w:t>
      </w:r>
      <w:r w:rsidRPr="004906F5">
        <w:t xml:space="preserve"> from a survey, because </w:t>
      </w:r>
      <w:r>
        <w:t xml:space="preserve">fishery-dependent information can be heavily biased due to targeting or gear selectivity </w:t>
      </w:r>
      <w:commentRangeStart w:id="29"/>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 = 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sidRPr="0059460E">
        <w:rPr>
          <w:noProof/>
        </w:rPr>
        <w:t>(Ricker, 1969)</w:t>
      </w:r>
      <w:r>
        <w:fldChar w:fldCharType="end"/>
      </w:r>
      <w:commentRangeEnd w:id="29"/>
      <w:r w:rsidR="00BD69F5">
        <w:rPr>
          <w:rStyle w:val="CommentReference"/>
        </w:rPr>
        <w:commentReference w:id="29"/>
      </w:r>
      <w:r w:rsidRPr="004906F5">
        <w:t>.</w:t>
      </w:r>
      <w:r>
        <w:t xml:space="preserve"> </w:t>
      </w:r>
    </w:p>
    <w:p w14:paraId="2A21809D" w14:textId="77777777" w:rsidR="007F7701" w:rsidRDefault="007F7701">
      <w:pPr>
        <w:spacing w:before="240" w:after="0" w:line="240" w:lineRule="auto"/>
        <w:jc w:val="both"/>
        <w:pPrChange w:id="30" w:author="Punt, Andre (O&amp;A, Hobart)" w:date="2019-02-18T17:46:00Z">
          <w:pPr>
            <w:spacing w:line="360" w:lineRule="auto"/>
          </w:pPr>
        </w:pPrChange>
      </w:pPr>
      <w:commentRangeStart w:id="31"/>
      <w:r>
        <w:t>Though a robust volume of survey data is available for this species for all management regions, researchers have not yet analyzed available length and age data for the entire sablefish range for evidence of spatial patterns.</w:t>
      </w:r>
      <w:commentRangeEnd w:id="31"/>
      <w:r w:rsidR="00BD69F5">
        <w:rPr>
          <w:rStyle w:val="CommentReference"/>
        </w:rPr>
        <w:commentReference w:id="31"/>
      </w:r>
      <w:r w:rsidRPr="004906F5">
        <w:t xml:space="preserve"> </w:t>
      </w:r>
    </w:p>
    <w:p w14:paraId="6A1C8EE7" w14:textId="372EFB8D" w:rsidR="00F13628" w:rsidRPr="00F13628" w:rsidRDefault="00971118" w:rsidP="00882D1C">
      <w:pPr>
        <w:spacing w:before="240" w:after="0" w:line="240" w:lineRule="auto"/>
        <w:jc w:val="both"/>
      </w:pPr>
      <w:r>
        <w:t xml:space="preserve">We obtained fishery-independent length and age data from the </w:t>
      </w:r>
      <w:r w:rsidR="00CB15E0">
        <w:t>Alaska S</w:t>
      </w:r>
      <w:commentRangeStart w:id="32"/>
      <w:r w:rsidR="00CB15E0">
        <w:t>ablefish Longline Survey</w:t>
      </w:r>
      <w:commentRangeEnd w:id="32"/>
      <w:r w:rsidR="00CB15E0">
        <w:rPr>
          <w:rStyle w:val="CommentReference"/>
        </w:rPr>
        <w:commentReference w:id="32"/>
      </w:r>
      <w:r w:rsidR="008F0D40">
        <w:rPr>
          <w:rStyle w:val="CommentReference"/>
        </w:rPr>
        <w:commentReference w:id="33"/>
      </w:r>
      <w:r>
        <w:t xml:space="preserve"> and </w:t>
      </w:r>
      <w:r w:rsidR="00CB15E0">
        <w:t xml:space="preserve">the </w:t>
      </w:r>
      <w:r w:rsidR="00CB15E0" w:rsidRPr="00CB15E0">
        <w:t>U.S. West Coast Groundfish Bottom Trawl Survey</w:t>
      </w:r>
      <w:r>
        <w:t xml:space="preserve"> conducted annually by the </w:t>
      </w:r>
      <w:r w:rsidR="00CB15E0">
        <w:t>Alaska Fisheries Science Center and Northwest Fisheries Science Center, respectively</w:t>
      </w:r>
      <w:r>
        <w:t>.</w:t>
      </w:r>
      <w:r w:rsidRPr="00971118">
        <w:rPr>
          <w:color w:val="FF0000"/>
        </w:rPr>
        <w:t xml:space="preserve"> </w:t>
      </w:r>
      <w:r w:rsidR="00A905FF">
        <w:t xml:space="preserve">We also obtained length and age records from the Canadian Department of Fisheries and Oceans, which has performed an annual trap-based survey since 1991. </w:t>
      </w:r>
      <w:r w:rsidR="00A04F68">
        <w:t xml:space="preserve">Data from each region included measured length, sex, age, and the starting latitude and longitude which determined the survey station. </w:t>
      </w:r>
      <w:r w:rsidR="006A3AFF">
        <w:t>Due to computational constraints,</w:t>
      </w:r>
      <w:r w:rsidR="00A905FF">
        <w:t xml:space="preserve"> and to avoid disproportionate influence of more heavily-sampled regions,</w:t>
      </w:r>
      <w:r w:rsidR="006A3AFF">
        <w:t xml:space="preserve"> </w:t>
      </w:r>
      <w:commentRangeStart w:id="34"/>
      <w:r w:rsidR="006A3AFF">
        <w:t>we randomly subsampled 8,</w:t>
      </w:r>
      <w:r w:rsidR="002E3E62">
        <w:t>239</w:t>
      </w:r>
      <w:r w:rsidR="006A3AFF">
        <w:t xml:space="preserve"> r</w:t>
      </w:r>
      <w:commentRangeStart w:id="35"/>
      <w:r w:rsidR="006A3AFF">
        <w:t>e</w:t>
      </w:r>
      <w:commentRangeEnd w:id="35"/>
      <w:r w:rsidR="00BD69F5">
        <w:rPr>
          <w:rStyle w:val="CommentReference"/>
        </w:rPr>
        <w:commentReference w:id="35"/>
      </w:r>
      <w:r w:rsidR="006A3AFF">
        <w:t>cords from each of the three management regions.</w:t>
      </w:r>
      <w:commentRangeEnd w:id="34"/>
      <w:r w:rsidR="00CB15E0">
        <w:rPr>
          <w:rStyle w:val="CommentReference"/>
        </w:rPr>
        <w:commentReference w:id="34"/>
      </w:r>
      <w:r w:rsidR="001C7EC3">
        <w:t xml:space="preserve"> </w:t>
      </w:r>
    </w:p>
    <w:p w14:paraId="62BEBFC1" w14:textId="4DCA6AAA" w:rsidR="001B21D9" w:rsidRDefault="00E05953" w:rsidP="00882D1C">
      <w:pPr>
        <w:spacing w:before="240" w:after="0" w:line="240" w:lineRule="auto"/>
        <w:jc w:val="both"/>
      </w:pPr>
      <w:r>
        <w:lastRenderedPageBreak/>
        <w:t>In constructing the GAM,</w:t>
      </w:r>
      <w:r w:rsidR="004C78D8">
        <w:t xml:space="preserve"> </w:t>
      </w:r>
      <w:r>
        <w:t>w</w:t>
      </w:r>
      <w:r w:rsidR="004C78D8">
        <w:t xml:space="preserve">e investigated the use of an AR1 </w:t>
      </w:r>
      <w:r w:rsidR="008D5E7B">
        <w:t>temporal</w:t>
      </w:r>
      <w:r w:rsidR="004C78D8">
        <w:t xml:space="preserve"> structure with lags of 1 to 3 years, but these models </w:t>
      </w:r>
      <w:r w:rsidR="008D5E7B">
        <w:t xml:space="preserve">did not improve </w:t>
      </w:r>
      <w:proofErr w:type="spellStart"/>
      <w:r w:rsidR="008D5E7B">
        <w:t>AICc</w:t>
      </w:r>
      <w:proofErr w:type="spellEnd"/>
      <w:r w:rsidR="008D5E7B">
        <w:t xml:space="preserve"> over the initial model without autoregressive structure.</w:t>
      </w:r>
      <w:r w:rsidR="001B21D9">
        <w:t xml:space="preserve"> </w:t>
      </w:r>
    </w:p>
    <w:p w14:paraId="063AFD01" w14:textId="437DF820" w:rsidR="003071B2" w:rsidDel="004D0927" w:rsidRDefault="00D15237" w:rsidP="00882D1C">
      <w:pPr>
        <w:spacing w:before="240" w:after="0" w:line="240" w:lineRule="auto"/>
        <w:rPr>
          <w:del w:id="36" w:author="Maia Kapur" w:date="2019-02-25T14:38:00Z"/>
        </w:rPr>
      </w:pPr>
      <w:del w:id="37" w:author="Maia Kapur" w:date="2019-02-25T14:38:00Z">
        <w:r w:rsidDel="004D0927">
          <w:delText xml:space="preserve">Once the best-fit model was identified, we used the method of finite differences (as in </w:delText>
        </w:r>
        <w:r w:rsidDel="004D0927">
          <w:fldChar w:fldCharType="begin" w:fldLock="1"/>
        </w:r>
        <w:r w:rsidR="00A9532D" w:rsidDel="004D0927">
          <w:del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delInstrText>
        </w:r>
        <w:r w:rsidDel="004D0927">
          <w:fldChar w:fldCharType="separate"/>
        </w:r>
        <w:r w:rsidRPr="00C87747" w:rsidDel="004D0927">
          <w:rPr>
            <w:noProof/>
          </w:rPr>
          <w:delText>Simpson, 2018)</w:delText>
        </w:r>
        <w:r w:rsidDel="004D0927">
          <w:fldChar w:fldCharType="end"/>
        </w:r>
        <w:r w:rsidDel="004D0927">
          <w:delText xml:space="preserve"> to locate </w:delText>
        </w:r>
        <w:r w:rsidR="004C118F" w:rsidDel="004D0927">
          <w:delText xml:space="preserve">time </w:delText>
        </w:r>
        <w:r w:rsidDel="004D0927">
          <w:delText xml:space="preserve">periods and/or locations of statistically significant change in growth. The finite differences </w:delText>
        </w:r>
      </w:del>
      <w:del w:id="38" w:author="Maia Kapur" w:date="2019-02-25T14:37:00Z">
        <w:r w:rsidDel="004D0927">
          <w:delText xml:space="preserve">approach </w:delText>
        </w:r>
      </w:del>
      <w:del w:id="39" w:author="Maia Kapur" w:date="2019-02-25T14:38:00Z">
        <w:r w:rsidDel="004D0927">
          <w:delText>approximates the first derivative of the spline generated from the GAM function</w:delText>
        </w:r>
        <w:r w:rsidR="00EC76A7" w:rsidDel="004D0927">
          <w:delText xml:space="preserve"> as described above. </w:delText>
        </w:r>
        <w:r w:rsidR="00D1784D" w:rsidDel="004D0927">
          <w:delText xml:space="preserve">We calculated uncertainty in derivative estimates by computing the sum of the square root of the fixed-effects covariance matrix. </w:delText>
        </w:r>
        <w:r w:rsidDel="004D0927">
          <w:delText xml:space="preserve">We then identified years or latitudes where the confidence interval of the first derivative was outside the </w:delText>
        </w:r>
        <w:r w:rsidR="0006425B" w:rsidDel="004D0927">
          <w:delText>5</w:delText>
        </w:r>
        <w:r w:rsidR="0006425B" w:rsidRPr="0006425B" w:rsidDel="004D0927">
          <w:rPr>
            <w:vertAlign w:val="superscript"/>
          </w:rPr>
          <w:delText>th</w:delText>
        </w:r>
        <w:r w:rsidR="0006425B" w:rsidDel="004D0927">
          <w:delText xml:space="preserve"> to 95</w:delText>
        </w:r>
        <w:r w:rsidR="0006425B" w:rsidRPr="0006425B" w:rsidDel="004D0927">
          <w:rPr>
            <w:vertAlign w:val="superscript"/>
          </w:rPr>
          <w:delText>th</w:delText>
        </w:r>
        <w:r w:rsidR="0006425B" w:rsidDel="004D0927">
          <w:delText xml:space="preserve"> percentiles </w:delText>
        </w:r>
        <w:r w:rsidDel="004D0927">
          <w:delText xml:space="preserve">of </w:delText>
        </w:r>
        <w:r w:rsidR="004C118F" w:rsidDel="004D0927">
          <w:delText>the entire dataset</w:delText>
        </w:r>
        <w:r w:rsidR="00D103E8" w:rsidDel="004D0927">
          <w:delText xml:space="preserve"> and</w:delText>
        </w:r>
        <w:r w:rsidDel="004D0927">
          <w:delText xml:space="preserve"> designated these as “break points”.</w:delText>
        </w:r>
        <w:r w:rsidR="003071B2" w:rsidDel="004D0927">
          <w:delText xml:space="preserve"> Once identified, we re-aggregated the </w:delText>
        </w:r>
        <w:r w:rsidR="004C118F" w:rsidDel="004D0927">
          <w:delText xml:space="preserve">raw length and age </w:delText>
        </w:r>
        <w:r w:rsidR="003071B2" w:rsidDel="004D0927">
          <w:delText xml:space="preserve">data to match these breakpoints and estimated the parameters of the VGBF using maximum likelihood in Template Model Builder </w:delText>
        </w:r>
        <w:r w:rsidR="003071B2" w:rsidDel="004D0927">
          <w:fldChar w:fldCharType="begin" w:fldLock="1"/>
        </w:r>
        <w:r w:rsidR="003071B2" w:rsidDel="004D0927">
          <w:del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plainTextFormattedCitation":"(Kristensen et al., 2016)","previouslyFormattedCitation":"(Kristensen et al., 2016)"},"properties":{"noteIndex":0},"schema":"https://github.com/citation-style-language/schema/raw/master/csl-citation.json"}</w:delInstrText>
        </w:r>
        <w:r w:rsidR="003071B2" w:rsidDel="004D0927">
          <w:fldChar w:fldCharType="separate"/>
        </w:r>
        <w:r w:rsidR="003071B2" w:rsidRPr="008C7E57" w:rsidDel="004D0927">
          <w:rPr>
            <w:noProof/>
          </w:rPr>
          <w:delText>(Kristensen et al., 2016)</w:delText>
        </w:r>
        <w:r w:rsidR="003071B2" w:rsidDel="004D0927">
          <w:fldChar w:fldCharType="end"/>
        </w:r>
        <w:r w:rsidR="003071B2" w:rsidDel="004D0927">
          <w:delText>. This was performed separately for each sex.</w:delText>
        </w:r>
      </w:del>
    </w:p>
    <w:p w14:paraId="2008B68E" w14:textId="1D4A1F63" w:rsidR="003071B2" w:rsidRPr="004906F5" w:rsidRDefault="003071B2" w:rsidP="00882D1C">
      <w:pPr>
        <w:spacing w:before="240" w:after="0" w:line="240" w:lineRule="auto"/>
        <w:jc w:val="both"/>
      </w:pPr>
      <w:r>
        <w:t xml:space="preserve">The VBGF </w:t>
      </w:r>
      <w:r w:rsidRPr="004906F5">
        <w:t xml:space="preserve">is parameterized by </w:t>
      </w:r>
      <w:r w:rsidRPr="004906F5">
        <w:rPr>
          <w:i/>
        </w:rPr>
        <w:t>L</w:t>
      </w:r>
      <w:r w:rsidRPr="004906F5">
        <w:rPr>
          <w:i/>
          <w:vertAlign w:val="subscript"/>
        </w:rPr>
        <w:t>∞</w:t>
      </w:r>
      <w:r w:rsidRPr="004906F5">
        <w:t xml:space="preserve"> (asymptotic length),</w:t>
      </w:r>
      <w:r w:rsidRPr="004906F5">
        <w:rPr>
          <w:i/>
        </w:rPr>
        <w:t xml:space="preserve"> </w:t>
      </w:r>
      <w:r w:rsidR="00662741">
        <w:rPr>
          <w:i/>
        </w:rPr>
        <w:t xml:space="preserve">K </w:t>
      </w:r>
      <w:r w:rsidRPr="004906F5">
        <w:t xml:space="preserve">(the rate at which asymptotic length is approached) and </w:t>
      </w:r>
      <w:r w:rsidRPr="004906F5">
        <w:rPr>
          <w:i/>
        </w:rPr>
        <w:t>t</w:t>
      </w:r>
      <w:r w:rsidRPr="00981A9D">
        <w:rPr>
          <w:i/>
          <w:vertAlign w:val="subscript"/>
        </w:rPr>
        <w:t xml:space="preserve">0 </w:t>
      </w:r>
      <w:r>
        <w:t>(</w:t>
      </w:r>
      <w:r w:rsidRPr="004906F5">
        <w:t>the estimated age at length zero</w:t>
      </w:r>
      <w:r>
        <w:t>)</w:t>
      </w:r>
      <w:r w:rsidRPr="004906F5">
        <w:t xml:space="preserve">. The </w:t>
      </w:r>
      <w:r>
        <w:t>prediction</w:t>
      </w:r>
      <w:r w:rsidRPr="004906F5">
        <w:t xml:space="preserve"> for length at age </w:t>
      </w:r>
      <m:oMath>
        <m:acc>
          <m:accPr>
            <m:ctrlPr>
              <w:rPr>
                <w:rFonts w:ascii="Cambria Math" w:hAnsi="Cambria Math"/>
                <w:i/>
              </w:rPr>
            </m:ctrlPr>
          </m:accPr>
          <m:e>
            <m:sSub>
              <m:sSubPr>
                <m:ctrlPr>
                  <w:rPr>
                    <w:rFonts w:ascii="Cambria Math" w:hAnsi="Cambria Math"/>
                    <w:i/>
                  </w:rPr>
                </m:ctrlPr>
              </m:sSubPr>
              <m:e>
                <m:r>
                  <w:rPr>
                    <w:rFonts w:ascii="Cambria Math" w:hAnsi="Cambria Math"/>
                  </w:rPr>
                  <m:t>L</m:t>
                </m:r>
              </m:e>
              <m:sub>
                <m:r>
                  <w:rPr>
                    <w:rFonts w:ascii="Cambria Math" w:hAnsi="Cambria Math"/>
                  </w:rPr>
                  <m:t>i</m:t>
                </m:r>
              </m:sub>
            </m:sSub>
          </m:e>
        </m:acc>
      </m:oMath>
      <w:r w:rsidRPr="004906F5">
        <w:rPr>
          <w:rFonts w:eastAsiaTheme="minorEastAsia"/>
        </w:rPr>
        <w:t xml:space="preserve"> is subject to an error term ε </w:t>
      </w:r>
      <w:r>
        <w:rPr>
          <w:rFonts w:eastAsiaTheme="minorEastAsia"/>
        </w:rPr>
        <w:t>that</w:t>
      </w:r>
      <w:r w:rsidRPr="004906F5">
        <w:rPr>
          <w:rFonts w:eastAsiaTheme="minorEastAsia"/>
        </w:rPr>
        <w:t xml:space="preserve"> is </w:t>
      </w:r>
      <w:r w:rsidR="00A03831">
        <w:rPr>
          <w:rFonts w:eastAsiaTheme="minorEastAsia"/>
        </w:rPr>
        <w:t>fit as a</w:t>
      </w:r>
      <w:r w:rsidRPr="004906F5">
        <w:rPr>
          <w:rFonts w:eastAsiaTheme="minorEastAsia"/>
        </w:rPr>
        <w:t xml:space="preserve"> </w:t>
      </w:r>
      <w:commentRangeStart w:id="40"/>
      <w:commentRangeStart w:id="41"/>
      <w:r w:rsidRPr="004906F5">
        <w:rPr>
          <w:rFonts w:eastAsiaTheme="minorEastAsia"/>
        </w:rPr>
        <w:t>lognormal distribu</w:t>
      </w:r>
      <w:r w:rsidR="00A03831">
        <w:rPr>
          <w:rFonts w:eastAsiaTheme="minorEastAsia"/>
        </w:rPr>
        <w:t>tion</w:t>
      </w:r>
      <w:r w:rsidRPr="004906F5">
        <w:rPr>
          <w:rFonts w:eastAsiaTheme="minorEastAsia"/>
        </w:rPr>
        <w:t xml:space="preserve"> with mean</w:t>
      </w:r>
      <w:commentRangeEnd w:id="40"/>
      <w:commentRangeEnd w:id="41"/>
      <w:r w:rsidR="00457B0D">
        <w:rPr>
          <w:rFonts w:eastAsiaTheme="minorEastAsia"/>
        </w:rPr>
        <w:t xml:space="preserve"> 0.1</w:t>
      </w:r>
      <w:r w:rsidR="00BD69F5">
        <w:rPr>
          <w:rStyle w:val="CommentReference"/>
        </w:rPr>
        <w:commentReference w:id="40"/>
      </w:r>
      <w:r w:rsidR="00A77A77">
        <w:rPr>
          <w:rStyle w:val="CommentReference"/>
        </w:rPr>
        <w:commentReference w:id="41"/>
      </w:r>
      <w:r w:rsidRPr="004906F5">
        <w:rPr>
          <w:rFonts w:eastAsiaTheme="minorEastAsia"/>
        </w:rPr>
        <w:t xml:space="preserve"> and variance σ.</w:t>
      </w:r>
      <w:r w:rsidRPr="004906F5">
        <w:t xml:space="preserve"> Our model estimates values for the three biological parameters at each </w:t>
      </w:r>
      <w:r w:rsidR="00981A9D">
        <w:t xml:space="preserve">spatiotemporal </w:t>
      </w:r>
      <w:r w:rsidRPr="004906F5">
        <w:t xml:space="preserve">strata for two sexes; the </w:t>
      </w:r>
      <w:r w:rsidR="00F50131">
        <w:rPr>
          <w:rFonts w:eastAsiaTheme="minorEastAsia"/>
        </w:rPr>
        <w:t xml:space="preserve">additive error term </w:t>
      </w:r>
      <w:r w:rsidRPr="004906F5">
        <w:t>is assumed universal across strata and se</w:t>
      </w:r>
      <w:r w:rsidR="00F50131">
        <w:t>x and n</w:t>
      </w:r>
      <w:r w:rsidR="00F50131">
        <w:rPr>
          <w:rFonts w:eastAsiaTheme="minorEastAsia"/>
        </w:rPr>
        <w:t>ormally distributed with mean zero.</w:t>
      </w:r>
    </w:p>
    <w:p w14:paraId="49EB3BCB" w14:textId="7522DF5C" w:rsidR="001A1B0A" w:rsidRDefault="001A1B0A" w:rsidP="00882D1C">
      <w:pPr>
        <w:pStyle w:val="Heading1"/>
        <w:keepNext/>
        <w:spacing w:before="240" w:after="0" w:line="240" w:lineRule="auto"/>
      </w:pPr>
      <w:r w:rsidRPr="004906F5">
        <w:t>Results</w:t>
      </w:r>
    </w:p>
    <w:p w14:paraId="7B4434C2" w14:textId="2B5E7013" w:rsidR="00A837CD" w:rsidRDefault="00506E17" w:rsidP="00882D1C">
      <w:pPr>
        <w:pStyle w:val="Heading2"/>
        <w:spacing w:before="0" w:line="240" w:lineRule="auto"/>
      </w:pPr>
      <w:r>
        <w:t xml:space="preserve">Simulation </w:t>
      </w:r>
      <w:commentRangeStart w:id="42"/>
      <w:r>
        <w:t>Study</w:t>
      </w:r>
      <w:commentRangeEnd w:id="42"/>
      <w:r w:rsidR="00616824">
        <w:rPr>
          <w:rStyle w:val="CommentReference"/>
          <w:rFonts w:eastAsiaTheme="minorHAnsi"/>
          <w:i w:val="0"/>
        </w:rPr>
        <w:commentReference w:id="42"/>
      </w:r>
    </w:p>
    <w:p w14:paraId="3DCC6CA4" w14:textId="5747194C" w:rsidR="00C65F22" w:rsidRDefault="00DB2D68" w:rsidP="00882D1C">
      <w:pPr>
        <w:spacing w:after="0" w:line="240" w:lineRule="auto"/>
        <w:jc w:val="both"/>
      </w:pPr>
      <w:r>
        <w:t>The simulation study demonstrated that the first-derivative method was able to detect the correct spatial breakpoint, and did so more frequently than erroneous locations.</w:t>
      </w:r>
      <w:r w:rsidR="00C65F22">
        <w:t xml:space="preserve"> </w:t>
      </w:r>
      <w:r w:rsidR="00C65F22">
        <w:fldChar w:fldCharType="begin"/>
      </w:r>
      <w:r w:rsidR="00C65F22">
        <w:instrText xml:space="preserve"> REF _Ref2061301 \h </w:instrText>
      </w:r>
      <w:r w:rsidR="00C65F22">
        <w:fldChar w:fldCharType="separate"/>
      </w:r>
      <w:r w:rsidR="00C65F22">
        <w:t xml:space="preserve">Figure </w:t>
      </w:r>
      <w:r w:rsidR="00C65F22">
        <w:rPr>
          <w:noProof/>
        </w:rPr>
        <w:t>1</w:t>
      </w:r>
      <w:r w:rsidR="00C65F22">
        <w:fldChar w:fldCharType="end"/>
      </w:r>
      <w:r w:rsidR="00C65F22">
        <w:t xml:space="preserve"> and </w:t>
      </w:r>
      <w:r w:rsidR="00C65F22">
        <w:fldChar w:fldCharType="begin"/>
      </w:r>
      <w:r w:rsidR="00C65F22">
        <w:instrText xml:space="preserve"> REF _Ref2061305 \h </w:instrText>
      </w:r>
      <w:r w:rsidR="00C65F22">
        <w:fldChar w:fldCharType="separate"/>
      </w:r>
      <w:r w:rsidR="00C65F22">
        <w:t xml:space="preserve">Figure </w:t>
      </w:r>
      <w:r w:rsidR="00C65F22">
        <w:rPr>
          <w:noProof/>
        </w:rPr>
        <w:t>2</w:t>
      </w:r>
      <w:r w:rsidR="00C65F22">
        <w:fldChar w:fldCharType="end"/>
      </w:r>
      <w:r w:rsidR="00C65F22">
        <w:t xml:space="preserve"> show diagnostics and breakpoints identified for two sample datasets from two tested scenarios.</w:t>
      </w:r>
    </w:p>
    <w:p w14:paraId="5DA25DB0" w14:textId="77777777" w:rsidR="00C65F22" w:rsidRDefault="00C65F22" w:rsidP="00882D1C">
      <w:pPr>
        <w:spacing w:after="0" w:line="240" w:lineRule="auto"/>
        <w:jc w:val="both"/>
      </w:pPr>
    </w:p>
    <w:p w14:paraId="60FE5002" w14:textId="32827FF8" w:rsidR="00DB2D68" w:rsidRDefault="00DB2D68" w:rsidP="00882D1C">
      <w:pPr>
        <w:spacing w:after="0" w:line="240" w:lineRule="auto"/>
        <w:jc w:val="both"/>
      </w:pPr>
      <w:r>
        <w:t xml:space="preserve"> </w:t>
      </w:r>
      <w:r w:rsidR="00027205">
        <w:fldChar w:fldCharType="begin"/>
      </w:r>
      <w:r w:rsidR="00027205">
        <w:instrText xml:space="preserve"> REF _Ref880993 \h </w:instrText>
      </w:r>
      <w:r w:rsidR="00027205">
        <w:fldChar w:fldCharType="separate"/>
      </w:r>
      <w:r w:rsidR="00027205">
        <w:t xml:space="preserve">Table </w:t>
      </w:r>
      <w:r w:rsidR="00027205">
        <w:rPr>
          <w:noProof/>
        </w:rPr>
        <w:t>2</w:t>
      </w:r>
      <w:r w:rsidR="00027205">
        <w:fldChar w:fldCharType="end"/>
      </w:r>
      <w:r w:rsidR="00027205">
        <w:t xml:space="preserve"> </w:t>
      </w:r>
      <w:r>
        <w:t xml:space="preserve">presents the most-frequently detected break point across 100 simulated datasets for each scenario (i.e. the mode). None of the three fixed break points (at </w:t>
      </w:r>
      <w:commentRangeStart w:id="43"/>
      <w:r>
        <w:t xml:space="preserve">25, 30, and 49 </w:t>
      </w:r>
      <w:commentRangeEnd w:id="43"/>
      <w:r w:rsidR="00616824">
        <w:rPr>
          <w:rStyle w:val="CommentReference"/>
        </w:rPr>
        <w:commentReference w:id="43"/>
      </w:r>
      <w:r>
        <w:t xml:space="preserve">degrees) were detected in more than </w:t>
      </w:r>
      <w:r w:rsidR="00B62684">
        <w:t>30</w:t>
      </w:r>
      <w:r>
        <w:t xml:space="preserve">% of simulations, but the correct break points did constitute the most frequently detected location. For the overlapping </w:t>
      </w:r>
      <w:r w:rsidR="00CA5BFA">
        <w:t>ranges between 20° and 25° Latitude, the most commonly detected break point was at 23°; the histogram of detected points shows a cluster of break-point detection spread across the overlapping range</w:t>
      </w:r>
      <w:r w:rsidR="0080232F">
        <w:t xml:space="preserve"> (</w:t>
      </w:r>
      <w:r w:rsidR="0080232F">
        <w:fldChar w:fldCharType="begin"/>
      </w:r>
      <w:r w:rsidR="0080232F">
        <w:instrText xml:space="preserve"> REF _Ref872266 \h </w:instrText>
      </w:r>
      <w:r w:rsidR="0080232F">
        <w:fldChar w:fldCharType="separate"/>
      </w:r>
      <w:r w:rsidR="00C65F22">
        <w:t xml:space="preserve">Figure </w:t>
      </w:r>
      <w:r w:rsidR="00C65F22">
        <w:rPr>
          <w:noProof/>
        </w:rPr>
        <w:t>4</w:t>
      </w:r>
      <w:r w:rsidR="0080232F">
        <w:fldChar w:fldCharType="end"/>
      </w:r>
      <w:r w:rsidR="0080232F">
        <w:t>, leftmost column)</w:t>
      </w:r>
      <w:r w:rsidR="00CA5BFA">
        <w:t>. Because the detection method c</w:t>
      </w:r>
      <w:commentRangeStart w:id="44"/>
      <w:commentRangeStart w:id="45"/>
      <w:r w:rsidR="00CA5BFA">
        <w:t>oerces breakpoint estimates</w:t>
      </w:r>
      <w:commentRangeEnd w:id="44"/>
      <w:r w:rsidR="00616824">
        <w:rPr>
          <w:rStyle w:val="CommentReference"/>
        </w:rPr>
        <w:commentReference w:id="44"/>
      </w:r>
      <w:commentRangeEnd w:id="45"/>
      <w:r w:rsidR="001545FB">
        <w:rPr>
          <w:rStyle w:val="CommentReference"/>
        </w:rPr>
        <w:commentReference w:id="45"/>
      </w:r>
      <w:r w:rsidR="00CA5BFA">
        <w:t xml:space="preserve"> to the nearest integer, it is likely this represents the ‘true’ midpoint of 22.5°.</w:t>
      </w:r>
      <w:r w:rsidR="0080232F">
        <w:t xml:space="preserve"> It correctly recognized zero break points in </w:t>
      </w:r>
      <w:r w:rsidR="000576D6">
        <w:t>84</w:t>
      </w:r>
      <w:r w:rsidR="0080232F">
        <w:t>% of simulated datasets without spatial structure.</w:t>
      </w:r>
    </w:p>
    <w:p w14:paraId="50071326" w14:textId="1BBCB4D4" w:rsidR="0080232F" w:rsidRPr="00DB2D68" w:rsidRDefault="0080232F" w:rsidP="001545FB">
      <w:pPr>
        <w:spacing w:before="240" w:after="0" w:line="240" w:lineRule="auto"/>
        <w:jc w:val="both"/>
      </w:pPr>
      <w:r>
        <w:t xml:space="preserve">After re-aggregation to the most commonly detected break point (which was universally the correct one), the estimated </w:t>
      </w:r>
      <w:commentRangeStart w:id="46"/>
      <w:r>
        <w:t>mean</w:t>
      </w:r>
      <w:commentRangeEnd w:id="46"/>
      <w:r w:rsidR="00616824">
        <w:rPr>
          <w:rStyle w:val="CommentReference"/>
        </w:rPr>
        <w:commentReference w:id="46"/>
      </w:r>
      <w:r>
        <w:t xml:space="preserve"> and confidence interval for both growth parameters overlapped with the </w:t>
      </w:r>
      <w:r w:rsidR="005A39D0">
        <w:t>values used to generate the dataset (</w:t>
      </w:r>
      <w:commentRangeStart w:id="47"/>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commentRangeEnd w:id="47"/>
      <w:r w:rsidR="00616824">
        <w:rPr>
          <w:rStyle w:val="CommentReference"/>
        </w:rPr>
        <w:commentReference w:id="47"/>
      </w:r>
      <w:r w:rsidR="005A39D0">
        <w:t>, central column). The predicted VBGF produced a visually good fit to the simulated data (</w:t>
      </w:r>
      <w:r w:rsidR="005A39D0">
        <w:fldChar w:fldCharType="begin"/>
      </w:r>
      <w:r w:rsidR="005A39D0">
        <w:instrText xml:space="preserve"> REF _Ref872266 \h </w:instrText>
      </w:r>
      <w:r w:rsidR="005A39D0">
        <w:fldChar w:fldCharType="separate"/>
      </w:r>
      <w:r w:rsidR="005A39D0">
        <w:t xml:space="preserve">Figure </w:t>
      </w:r>
      <w:r w:rsidR="005A39D0">
        <w:rPr>
          <w:noProof/>
        </w:rPr>
        <w:t>1</w:t>
      </w:r>
      <w:r w:rsidR="005A39D0">
        <w:fldChar w:fldCharType="end"/>
      </w:r>
      <w:r w:rsidR="005A39D0">
        <w:t>, rightmost column) for all scenarios across both regimes.</w:t>
      </w:r>
    </w:p>
    <w:p w14:paraId="6F75E876" w14:textId="07412B93" w:rsidR="00506E17" w:rsidRPr="00506E17" w:rsidRDefault="00506E17" w:rsidP="00D15776">
      <w:pPr>
        <w:pStyle w:val="Heading2"/>
        <w:spacing w:before="240" w:line="240" w:lineRule="auto"/>
      </w:pPr>
      <w:commentRangeStart w:id="48"/>
      <w:r>
        <w:t>Application to NE Pacific Sablefish</w:t>
      </w:r>
      <w:commentRangeEnd w:id="48"/>
      <w:r w:rsidR="00C87B6A">
        <w:rPr>
          <w:rStyle w:val="CommentReference"/>
          <w:rFonts w:eastAsiaTheme="minorHAnsi"/>
          <w:i w:val="0"/>
        </w:rPr>
        <w:commentReference w:id="48"/>
      </w:r>
      <w:ins w:id="49" w:author="Maia Kapur" w:date="2019-02-25T16:28:00Z">
        <w:r w:rsidR="007674FF">
          <w:t xml:space="preserve"> </w:t>
        </w:r>
        <w:r w:rsidR="007674FF" w:rsidRPr="007674FF">
          <w:rPr>
            <w:b/>
            <w:color w:val="FF0000"/>
            <w:sz w:val="32"/>
            <w:szCs w:val="32"/>
            <w:highlight w:val="yellow"/>
            <w:rPrChange w:id="50" w:author="Maia Kapur" w:date="2019-02-25T16:28:00Z">
              <w:rPr/>
            </w:rPrChange>
          </w:rPr>
          <w:t>– THIS HAS NOT BEEN UPDATED!</w:t>
        </w:r>
      </w:ins>
    </w:p>
    <w:p w14:paraId="75CD30E1" w14:textId="12EDAD74" w:rsidR="008936F5" w:rsidRPr="00A1303A" w:rsidRDefault="008936F5" w:rsidP="00D15776">
      <w:pPr>
        <w:spacing w:after="0" w:line="240" w:lineRule="auto"/>
        <w:jc w:val="both"/>
      </w:pPr>
      <w:r>
        <w:t xml:space="preserve">Our best-fit GAM produced a </w:t>
      </w:r>
      <w:commentRangeStart w:id="51"/>
      <w:r>
        <w:t>positive definite Hessian and converged after 10 iterations.</w:t>
      </w:r>
      <w:commentRangeEnd w:id="51"/>
      <w:r w:rsidR="00132F6C">
        <w:rPr>
          <w:rStyle w:val="CommentReference"/>
        </w:rPr>
        <w:commentReference w:id="51"/>
      </w:r>
      <w:r>
        <w:t xml:space="preserve"> It explained </w:t>
      </w:r>
      <w:commentRangeStart w:id="52"/>
      <w:r>
        <w:t>42.4% of deviance.</w:t>
      </w:r>
      <w:commentRangeEnd w:id="52"/>
      <w:r w:rsidR="00132F6C">
        <w:rPr>
          <w:rStyle w:val="CommentReference"/>
        </w:rPr>
        <w:commentReference w:id="52"/>
      </w:r>
      <w:r>
        <w:t xml:space="preserve"> </w:t>
      </w:r>
      <w:r w:rsidR="00A9532D">
        <w:t>The latitude smoother suggested a general</w:t>
      </w:r>
      <w:r w:rsidR="00981A9D">
        <w:t>ly</w:t>
      </w:r>
      <w:r w:rsidR="00A9532D">
        <w:t xml:space="preserve"> increasing cline</w:t>
      </w:r>
      <w:r w:rsidR="00981A9D">
        <w:t xml:space="preserve"> in </w:t>
      </w:r>
      <w:r w:rsidR="00132F6C">
        <w:lastRenderedPageBreak/>
        <w:t>length-at-</w:t>
      </w:r>
      <w:commentRangeStart w:id="53"/>
      <w:r w:rsidR="00981A9D">
        <w:t>age</w:t>
      </w:r>
      <w:commentRangeEnd w:id="53"/>
      <w:r w:rsidR="00132F6C">
        <w:rPr>
          <w:rStyle w:val="CommentReference"/>
        </w:rPr>
        <w:commentReference w:id="53"/>
      </w:r>
      <w:r w:rsidR="00AF1875">
        <w:t xml:space="preserve"> six</w:t>
      </w:r>
      <w:r w:rsidR="00A9532D">
        <w:t xml:space="preserve"> with latitude, with a significant breakpoint centered around 49˚N (approximately Vancouver, Canada), which corroborates results in </w:t>
      </w:r>
      <w:r w:rsidR="00A9532D">
        <w:fldChar w:fldCharType="begin" w:fldLock="1"/>
      </w:r>
      <w:r w:rsidR="00C40B51">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manualFormatting":"Gertseva et al. (2017)","plainTextFormattedCitation":"(Gertseva et al., 2017)","previouslyFormattedCitation":"(Gertseva et al., 2017)"},"properties":{"noteIndex":0},"schema":"https://github.com/citation-style-language/schema/raw/master/csl-citation.json"}</w:instrText>
      </w:r>
      <w:r w:rsidR="00A9532D">
        <w:fldChar w:fldCharType="separate"/>
      </w:r>
      <w:r w:rsidR="00A9532D" w:rsidRPr="00A9532D">
        <w:rPr>
          <w:noProof/>
        </w:rPr>
        <w:t xml:space="preserve">Gertseva et al. </w:t>
      </w:r>
      <w:r w:rsidR="00A9532D">
        <w:rPr>
          <w:noProof/>
        </w:rPr>
        <w:t>(</w:t>
      </w:r>
      <w:r w:rsidR="00A9532D" w:rsidRPr="00A9532D">
        <w:rPr>
          <w:noProof/>
        </w:rPr>
        <w:t>2017)</w:t>
      </w:r>
      <w:r w:rsidR="00A9532D">
        <w:fldChar w:fldCharType="end"/>
      </w:r>
      <w:r w:rsidR="00A9532D">
        <w:t>.</w:t>
      </w:r>
      <w:r w:rsidR="00F315C8">
        <w:t xml:space="preserve"> The </w:t>
      </w:r>
      <w:commentRangeStart w:id="54"/>
      <w:r w:rsidR="00F315C8">
        <w:t>temporal smoother</w:t>
      </w:r>
      <w:commentRangeEnd w:id="54"/>
      <w:r w:rsidR="00132F6C">
        <w:rPr>
          <w:rStyle w:val="CommentReference"/>
        </w:rPr>
        <w:commentReference w:id="54"/>
      </w:r>
      <w:r w:rsidR="00F315C8">
        <w:t xml:space="preserve"> did not exhibit a strong one-way trend, though the </w:t>
      </w:r>
      <w:r>
        <w:t xml:space="preserve">quantile analysis identified </w:t>
      </w:r>
      <w:r w:rsidR="00A9532D">
        <w:t>a significant change in slope centered on years 2004-2005</w:t>
      </w:r>
      <w:r w:rsidR="00C13128">
        <w:t xml:space="preserve"> (</w:t>
      </w:r>
      <w:r w:rsidR="00C13128">
        <w:fldChar w:fldCharType="begin"/>
      </w:r>
      <w:r w:rsidR="00C13128">
        <w:instrText xml:space="preserve"> REF _Ref532305639 \h </w:instrText>
      </w:r>
      <w:r w:rsidR="008B3D07">
        <w:instrText xml:space="preserve"> \* MERGEFORMAT </w:instrText>
      </w:r>
      <w:r w:rsidR="00C13128">
        <w:fldChar w:fldCharType="separate"/>
      </w:r>
      <w:r w:rsidR="00C13128">
        <w:t xml:space="preserve">Figure </w:t>
      </w:r>
      <w:r w:rsidR="00C13128">
        <w:rPr>
          <w:noProof/>
        </w:rPr>
        <w:t>3</w:t>
      </w:r>
      <w:r w:rsidR="00C13128">
        <w:fldChar w:fldCharType="end"/>
      </w:r>
      <w:r w:rsidR="00C13128">
        <w:t>)</w:t>
      </w:r>
      <w:r w:rsidR="00F315C8">
        <w:t>.</w:t>
      </w:r>
      <w:r w:rsidR="00E3743B">
        <w:t xml:space="preserve"> We therefore split the data collected during or after 2005 (hereafter referred to as “late”; prior data is “early”) and at 49˚N (hereafter referred to as “north”; data collected south of this point is designated as “south”).</w:t>
      </w:r>
      <w:r w:rsidR="00517735">
        <w:t xml:space="preserve"> Parameter estimation</w:t>
      </w:r>
      <w:r w:rsidR="00F202ED">
        <w:t xml:space="preserve"> in TMB</w:t>
      </w:r>
      <w:r w:rsidR="00517735">
        <w:t xml:space="preserve"> for the VBGF generated estimates for mean and standard deviations of </w:t>
      </w:r>
      <w:r w:rsidR="00981A9D" w:rsidRPr="004906F5">
        <w:rPr>
          <w:i/>
        </w:rPr>
        <w:t>t</w:t>
      </w:r>
      <w:r w:rsidR="00981A9D" w:rsidRPr="00981A9D">
        <w:rPr>
          <w:i/>
          <w:vertAlign w:val="subscript"/>
        </w:rPr>
        <w:t>0</w:t>
      </w:r>
      <w:r w:rsidR="00517735">
        <w:t>, log(</w:t>
      </w:r>
      <w:r w:rsidR="00517735" w:rsidRPr="00AE7DBA">
        <w:rPr>
          <w:i/>
        </w:rPr>
        <w:t>k</w:t>
      </w:r>
      <w:r w:rsidR="00517735">
        <w:t>) and log(</w:t>
      </w:r>
      <w:r w:rsidR="00AE7DBA" w:rsidRPr="001824C5">
        <w:rPr>
          <w:i/>
        </w:rPr>
        <w:t>L</w:t>
      </w:r>
      <w:r w:rsidR="00AE7DBA" w:rsidRPr="001824C5">
        <w:rPr>
          <w:i/>
          <w:vertAlign w:val="subscript"/>
        </w:rPr>
        <w:t>∞</w:t>
      </w:r>
      <w:r w:rsidR="00517735">
        <w:t>) for unique combinations of north/south, early/late and male/female populations</w:t>
      </w:r>
      <w:r w:rsidR="00C13128">
        <w:t>, and associated predictions for length at age (</w:t>
      </w:r>
      <w:r w:rsidR="00C13128">
        <w:fldChar w:fldCharType="begin"/>
      </w:r>
      <w:r w:rsidR="00C13128">
        <w:instrText xml:space="preserve"> REF _Ref532305683 \h </w:instrText>
      </w:r>
      <w:r w:rsidR="008B3D07">
        <w:instrText xml:space="preserve"> \* MERGEFORMAT </w:instrText>
      </w:r>
      <w:r w:rsidR="00C13128">
        <w:fldChar w:fldCharType="separate"/>
      </w:r>
      <w:r w:rsidR="00C13128">
        <w:t xml:space="preserve">Figure </w:t>
      </w:r>
      <w:r w:rsidR="00C13128">
        <w:rPr>
          <w:noProof/>
        </w:rPr>
        <w:t>4</w:t>
      </w:r>
      <w:r w:rsidR="00C13128">
        <w:fldChar w:fldCharType="end"/>
      </w:r>
      <w:r w:rsidR="00C13128">
        <w:t>).</w:t>
      </w:r>
      <w:r w:rsidR="00850F85">
        <w:t xml:space="preserve"> </w:t>
      </w:r>
      <w:r w:rsidR="00517735">
        <w:t>The error term was estimated to be 6.13 (standard deviation = 0.027)</w:t>
      </w:r>
      <w:r w:rsidR="00A1303A">
        <w:t xml:space="preserve">. </w:t>
      </w:r>
      <w:r w:rsidR="00F202ED">
        <w:t>Across spatiotemporal strata and sexes, there</w:t>
      </w:r>
      <w:r w:rsidR="00A1303A">
        <w:t xml:space="preserve"> was considerable overlap in parameter estimates for the growth rate </w:t>
      </w:r>
      <w:r w:rsidR="00A1303A">
        <w:rPr>
          <w:i/>
        </w:rPr>
        <w:t>k,</w:t>
      </w:r>
      <w:r w:rsidR="00A1303A">
        <w:t xml:space="preserve"> whereas </w:t>
      </w:r>
      <w:r w:rsidR="00A1303A" w:rsidRPr="001824C5">
        <w:rPr>
          <w:i/>
        </w:rPr>
        <w:t>L</w:t>
      </w:r>
      <w:r w:rsidR="006B09E1" w:rsidRPr="001824C5">
        <w:rPr>
          <w:i/>
          <w:vertAlign w:val="subscript"/>
        </w:rPr>
        <w:t>∞</w:t>
      </w:r>
      <w:r w:rsidR="00A1303A">
        <w:t xml:space="preserve"> and its confidence intervals were spread out at the stratification indicated by the GAM </w:t>
      </w:r>
      <w:r w:rsidR="006B09E1">
        <w:t>derivative</w:t>
      </w:r>
      <w:r w:rsidR="00A1303A">
        <w:t xml:space="preserve"> analysis</w:t>
      </w:r>
      <w:r w:rsidR="00C13128">
        <w:t xml:space="preserve"> (</w:t>
      </w:r>
      <w:r w:rsidR="00C13128">
        <w:fldChar w:fldCharType="begin"/>
      </w:r>
      <w:r w:rsidR="00C13128">
        <w:instrText xml:space="preserve"> REF _Ref532305610 \h </w:instrText>
      </w:r>
      <w:r w:rsidR="008B3D07">
        <w:instrText xml:space="preserve"> \* MERGEFORMAT </w:instrText>
      </w:r>
      <w:r w:rsidR="00C13128">
        <w:fldChar w:fldCharType="separate"/>
      </w:r>
      <w:r w:rsidR="00C13128">
        <w:t xml:space="preserve">Figure </w:t>
      </w:r>
      <w:r w:rsidR="00C13128">
        <w:rPr>
          <w:noProof/>
        </w:rPr>
        <w:t>5</w:t>
      </w:r>
      <w:r w:rsidR="00C13128">
        <w:fldChar w:fldCharType="end"/>
      </w:r>
      <w:r w:rsidR="00C13128">
        <w:t>).</w:t>
      </w:r>
    </w:p>
    <w:p w14:paraId="7D6FE7DB" w14:textId="7D1E4E5B" w:rsidR="001A1B0A" w:rsidRDefault="001A1B0A">
      <w:pPr>
        <w:pStyle w:val="Heading1"/>
        <w:spacing w:before="240" w:after="0" w:line="240" w:lineRule="auto"/>
        <w:pPrChange w:id="55" w:author="Punt, Andre (O&amp;A, Hobart)" w:date="2019-02-18T18:01:00Z">
          <w:pPr>
            <w:pStyle w:val="Heading1"/>
            <w:spacing w:line="360" w:lineRule="auto"/>
          </w:pPr>
        </w:pPrChange>
      </w:pPr>
      <w:commentRangeStart w:id="56"/>
      <w:r w:rsidRPr="004906F5">
        <w:t>Discussion</w:t>
      </w:r>
      <w:commentRangeEnd w:id="56"/>
      <w:r w:rsidR="00132F6C">
        <w:rPr>
          <w:rStyle w:val="CommentReference"/>
          <w:b w:val="0"/>
        </w:rPr>
        <w:commentReference w:id="56"/>
      </w:r>
    </w:p>
    <w:p w14:paraId="79604734" w14:textId="4F77455D" w:rsidR="00132F6C" w:rsidRDefault="00D24852">
      <w:pPr>
        <w:spacing w:after="0" w:line="240" w:lineRule="auto"/>
        <w:jc w:val="both"/>
        <w:pPrChange w:id="57" w:author="Punt, Andre (O&amp;A, Hobart)" w:date="2019-02-18T18:03:00Z">
          <w:pPr>
            <w:spacing w:line="360" w:lineRule="auto"/>
            <w:ind w:firstLine="360"/>
          </w:pPr>
        </w:pPrChange>
      </w:pPr>
      <w:r>
        <w:t xml:space="preserve">It is evident from this and </w:t>
      </w:r>
      <w:commentRangeStart w:id="58"/>
      <w:r>
        <w:t>previous wor</w:t>
      </w:r>
      <w:commentRangeEnd w:id="58"/>
      <w:r w:rsidR="00132F6C">
        <w:rPr>
          <w:rStyle w:val="CommentReference"/>
        </w:rPr>
        <w:commentReference w:id="58"/>
      </w:r>
      <w:r>
        <w:t xml:space="preserve">k that there is some level of variation in sablefish growth, whether in the growth rates themselves or the spatiotemporal scale at which </w:t>
      </w:r>
      <w:commentRangeStart w:id="59"/>
      <w:r>
        <w:t>growth anomalies occu</w:t>
      </w:r>
      <w:commentRangeEnd w:id="59"/>
      <w:r w:rsidR="00132F6C">
        <w:rPr>
          <w:rStyle w:val="CommentReference"/>
        </w:rPr>
        <w:commentReference w:id="59"/>
      </w:r>
      <w:r>
        <w:t>r.  Mis-specification of growth within stock assessment can</w:t>
      </w:r>
      <w:r w:rsidR="00132F6C">
        <w:t xml:space="preserve"> lead to</w:t>
      </w:r>
      <w:r>
        <w:t xml:space="preserve"> </w:t>
      </w:r>
      <w:r w:rsidR="00132F6C">
        <w:t>overestimation of</w:t>
      </w:r>
      <w:r w:rsidR="00CB15E0">
        <w:rPr>
          <w:rStyle w:val="CommentReference"/>
        </w:rPr>
        <w:commentReference w:id="60"/>
      </w:r>
      <w:r>
        <w:t xml:space="preserve"> management quantities, particularly the estimate of stock depletion (</w:t>
      </w:r>
      <w:r w:rsidR="00132F6C" w:rsidRPr="00132F6C">
        <w:rPr>
          <w:highlight w:val="yellow"/>
          <w:rPrChange w:id="61" w:author="Punt, Andre (O&amp;A, Hobart)" w:date="2019-02-18T18:02:00Z">
            <w:rPr/>
          </w:rPrChange>
        </w:rPr>
        <w:t>ref</w:t>
      </w:r>
      <w:r>
        <w:t xml:space="preserve">). Correctly-specified growth </w:t>
      </w:r>
      <w:commentRangeStart w:id="62"/>
      <w:r>
        <w:t>variation</w:t>
      </w:r>
      <w:commentRangeEnd w:id="62"/>
      <w:r w:rsidR="00132F6C">
        <w:rPr>
          <w:rStyle w:val="CommentReference"/>
        </w:rPr>
        <w:commentReference w:id="62"/>
      </w:r>
      <w:r>
        <w:t xml:space="preserve"> in the estimation model can reduce uncertainty by correctly attributing process error to somatic g</w:t>
      </w:r>
      <w:commentRangeStart w:id="63"/>
      <w:r>
        <w:t>rowth anomalies</w:t>
      </w:r>
      <w:commentRangeEnd w:id="63"/>
      <w:r w:rsidR="00132F6C">
        <w:rPr>
          <w:rStyle w:val="CommentReference"/>
        </w:rPr>
        <w:commentReference w:id="63"/>
      </w:r>
      <w:r>
        <w:t xml:space="preserve">. The purpose of this study was to define the </w:t>
      </w:r>
      <w:r w:rsidR="00DC2699">
        <w:t>ideal</w:t>
      </w:r>
      <w:r>
        <w:t xml:space="preserve"> spatiotemporal scale </w:t>
      </w:r>
      <w:r w:rsidR="00DC2699">
        <w:t>at which to</w:t>
      </w:r>
      <w:r>
        <w:t xml:space="preserve"> structure growth for future use in a range-wide </w:t>
      </w:r>
      <w:commentRangeStart w:id="64"/>
      <w:r>
        <w:t>operating model</w:t>
      </w:r>
      <w:commentRangeEnd w:id="64"/>
      <w:r w:rsidR="00132F6C">
        <w:rPr>
          <w:rStyle w:val="CommentReference"/>
        </w:rPr>
        <w:commentReference w:id="64"/>
      </w:r>
      <w:r>
        <w:t xml:space="preserve"> of sablefish population dynamics</w:t>
      </w:r>
      <w:r w:rsidR="005A0B2F">
        <w:t>.</w:t>
      </w:r>
    </w:p>
    <w:p w14:paraId="7D988EBF" w14:textId="77777777" w:rsidR="00132F6C" w:rsidRDefault="00132F6C" w:rsidP="00D15776">
      <w:pPr>
        <w:spacing w:after="0" w:line="240" w:lineRule="auto"/>
        <w:jc w:val="both"/>
      </w:pPr>
    </w:p>
    <w:p w14:paraId="6E9068FB" w14:textId="5DF3C645" w:rsidR="00992E9D" w:rsidRDefault="00EE0A9B" w:rsidP="00D15776">
      <w:pPr>
        <w:spacing w:after="0" w:line="240" w:lineRule="auto"/>
        <w:jc w:val="both"/>
        <w:rPr>
          <w:b/>
        </w:rPr>
      </w:pPr>
      <w:r>
        <w:t xml:space="preserve">Previous work with sablefish data has utilized an </w:t>
      </w:r>
      <w:r>
        <w:rPr>
          <w:i/>
        </w:rPr>
        <w:t>a priori</w:t>
      </w:r>
      <w:r>
        <w:t xml:space="preserve"> </w:t>
      </w:r>
      <w:r w:rsidR="004D0927">
        <w:t>method</w:t>
      </w:r>
      <w:r>
        <w:t xml:space="preserve">, wherein </w:t>
      </w:r>
      <w:commentRangeStart w:id="65"/>
      <w:r>
        <w:t>length data</w:t>
      </w:r>
      <w:commentRangeEnd w:id="65"/>
      <w:r w:rsidR="00F521CD">
        <w:rPr>
          <w:rStyle w:val="CommentReference"/>
        </w:rPr>
        <w:commentReference w:id="65"/>
      </w:r>
      <w:r>
        <w:t xml:space="preserve"> were aggregated into pre-hypothesized spatial zones and c</w:t>
      </w:r>
      <w:commentRangeStart w:id="66"/>
      <w:r>
        <w:t>ompared via Ak</w:t>
      </w:r>
      <w:commentRangeEnd w:id="66"/>
      <w:r w:rsidR="00132F6C">
        <w:rPr>
          <w:rStyle w:val="CommentReference"/>
        </w:rPr>
        <w:commentReference w:id="66"/>
      </w:r>
      <w:r>
        <w:t xml:space="preserve">aike’s Information Criterion. This ‘information-theoretic’ </w:t>
      </w:r>
      <w:r>
        <w:fldChar w:fldCharType="begin" w:fldLock="1"/>
      </w:r>
      <w:r>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fldChar w:fldCharType="separate"/>
      </w:r>
      <w:r w:rsidRPr="00EE0A9B">
        <w:rPr>
          <w:noProof/>
        </w:rPr>
        <w:t>(Guthery et al., 2003)</w:t>
      </w:r>
      <w:r>
        <w:fldChar w:fldCharType="end"/>
      </w:r>
      <w:r>
        <w:t xml:space="preserve"> </w:t>
      </w:r>
      <w:r w:rsidR="004D0927">
        <w:t xml:space="preserve">method </w:t>
      </w:r>
      <w:r>
        <w:t xml:space="preserve">is fairly straightforward computationally, and has been implemented separately for the California Current </w:t>
      </w:r>
      <w:r>
        <w:fldChar w:fldCharType="begin" w:fldLock="1"/>
      </w:r>
      <w: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fldChar w:fldCharType="separate"/>
      </w:r>
      <w:r w:rsidRPr="00EE0A9B">
        <w:rPr>
          <w:noProof/>
        </w:rPr>
        <w:t>(Gertseva et al., 2017)</w:t>
      </w:r>
      <w:r>
        <w:fldChar w:fldCharType="end"/>
      </w:r>
      <w:r>
        <w:t xml:space="preserve"> and Alaska </w:t>
      </w:r>
      <w:r w:rsidR="009A5D38">
        <w:t xml:space="preserve">federal and state sablefish </w:t>
      </w:r>
      <w:r>
        <w:t xml:space="preserve">fisheries </w:t>
      </w:r>
      <w:r>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fldChar w:fldCharType="separate"/>
      </w:r>
      <w:r w:rsidR="009A5D38" w:rsidRPr="009A5D38">
        <w:rPr>
          <w:noProof/>
        </w:rPr>
        <w:t>(Echave et al., 2012; McDevitt, 1990)</w:t>
      </w:r>
      <w:r>
        <w:fldChar w:fldCharType="end"/>
      </w:r>
      <w:r>
        <w:t xml:space="preserve">. The </w:t>
      </w:r>
      <w:r w:rsidRPr="00D15776">
        <w:rPr>
          <w:highlight w:val="yellow"/>
        </w:rPr>
        <w:t>CC</w:t>
      </w:r>
      <w:r>
        <w:t xml:space="preserve"> analysis identified a statistically significant break in von Bertalanffy growth parameters for sablefish at approximately 30 degrees N, between </w:t>
      </w:r>
      <w:r w:rsidR="00707024">
        <w:t xml:space="preserve">Point </w:t>
      </w:r>
      <w:r>
        <w:t xml:space="preserve">Conception and Monterey, CA, with additional evidence for an increasing cline in </w:t>
      </w:r>
      <w:r w:rsidRPr="00D15776">
        <w:rPr>
          <w:i/>
        </w:rPr>
        <w:t>L</w:t>
      </w:r>
      <w:r w:rsidR="00707024">
        <w:rPr>
          <w:vertAlign w:val="subscript"/>
        </w:rPr>
        <w:t>∞</w:t>
      </w:r>
      <w:r>
        <w:t xml:space="preserve"> with increasing latitude. </w:t>
      </w:r>
      <w:r w:rsidR="00DB3C75">
        <w:t>That work</w:t>
      </w:r>
      <w:r w:rsidR="007A3BAC">
        <w:t xml:space="preserve"> also </w:t>
      </w:r>
      <w:r w:rsidR="00132F6C">
        <w:t xml:space="preserve">found </w:t>
      </w:r>
      <w:commentRangeStart w:id="67"/>
      <w:r w:rsidR="00DB3C75">
        <w:t>an</w:t>
      </w:r>
      <w:commentRangeEnd w:id="67"/>
      <w:r w:rsidR="00132F6C">
        <w:rPr>
          <w:rStyle w:val="CommentReference"/>
        </w:rPr>
        <w:commentReference w:id="67"/>
      </w:r>
      <w:r w:rsidR="007A3BAC">
        <w:t xml:space="preserve"> increase in </w:t>
      </w:r>
      <w:r w:rsidR="007A3BAC" w:rsidRPr="00DB3C75">
        <w:rPr>
          <w:i/>
        </w:rPr>
        <w:t>k</w:t>
      </w:r>
      <w:r w:rsidR="007A3BAC">
        <w:t xml:space="preserve"> </w:t>
      </w:r>
      <w:r w:rsidR="00DB3C75">
        <w:t>estimates</w:t>
      </w:r>
      <w:r w:rsidR="007A3BAC">
        <w:t xml:space="preserve"> </w:t>
      </w:r>
      <w:r w:rsidR="009A5D38">
        <w:t>for populations sampled in</w:t>
      </w:r>
      <w:r w:rsidR="007A3BAC">
        <w:t xml:space="preserve"> the Vancouver region (ca</w:t>
      </w:r>
      <w:r w:rsidR="00246216">
        <w:t>. 49˚N</w:t>
      </w:r>
      <w:r w:rsidR="007A3BAC">
        <w:t xml:space="preserve">), which was posited to be the result of samples coming from the “southern end of a faster-growing northern stock”, a suggestion supported by our findings. </w:t>
      </w:r>
      <w:r w:rsidRPr="007A3BAC">
        <w:t>The</w:t>
      </w:r>
      <w:r>
        <w:t xml:space="preserve"> authors of that study described how sablefish have been shown to </w:t>
      </w:r>
      <w:r w:rsidR="00F521CD">
        <w:t xml:space="preserve">be </w:t>
      </w:r>
      <w:r>
        <w:t xml:space="preserve">highly migratory, with ontogenetic </w:t>
      </w:r>
      <w:r w:rsidR="00212215">
        <w:t>movements</w:t>
      </w:r>
      <w:r>
        <w:t xml:space="preserve"> of</w:t>
      </w:r>
      <w:r w:rsidR="00212215">
        <w:t>f</w:t>
      </w:r>
      <w:r>
        <w:t xml:space="preserve"> the coastal shelf; such combined, complex life patterns could yield higher growth rates in northern regions that interact with a more generalized </w:t>
      </w:r>
      <w:r w:rsidR="00212215">
        <w:t xml:space="preserve">shelf-slope pattern observed in groundfish overall. For Alaska, a </w:t>
      </w:r>
      <w:r w:rsidR="009A5D38">
        <w:t>generalized linear model</w:t>
      </w:r>
      <w:r w:rsidR="00212215">
        <w:t xml:space="preserve"> of length as a function of pre-specified </w:t>
      </w:r>
      <w:r w:rsidR="0006514B">
        <w:t>z</w:t>
      </w:r>
      <w:r w:rsidR="00212215">
        <w:t>ones and time blocks was used to diagnose a ‘regime change’ in sablefish growth occurring in 1995, though the authors explain this</w:t>
      </w:r>
      <w:r w:rsidR="009A5D38">
        <w:t xml:space="preserve"> </w:t>
      </w:r>
      <w:r w:rsidR="00CD03F1">
        <w:t>shift</w:t>
      </w:r>
      <w:r w:rsidR="00212215">
        <w:t xml:space="preserve"> is </w:t>
      </w:r>
      <w:r w:rsidR="00BD6121">
        <w:t>possibly</w:t>
      </w:r>
      <w:r w:rsidR="00212215">
        <w:t xml:space="preserve"> attributable to changes in sampling strategy that occurred in that year</w:t>
      </w:r>
      <w:r w:rsidR="0059154F">
        <w:t>’s survey</w:t>
      </w:r>
      <w:r w:rsidR="00212215">
        <w:t xml:space="preserve">. In the recent AK sablefish assessments, the parameters of the VBGF are time-blocked accordingly (see </w:t>
      </w:r>
      <w:r w:rsidR="00212215">
        <w:fldChar w:fldCharType="begin"/>
      </w:r>
      <w:r w:rsidR="00212215">
        <w:instrText xml:space="preserve"> REF _Ref525720559 \h </w:instrText>
      </w:r>
      <w:r w:rsidR="006E2C2C">
        <w:instrText xml:space="preserve"> \* MERGEFORMAT </w:instrText>
      </w:r>
      <w:r w:rsidR="00212215">
        <w:fldChar w:fldCharType="separate"/>
      </w:r>
      <w:r w:rsidR="00212215">
        <w:t xml:space="preserve">Table </w:t>
      </w:r>
      <w:r w:rsidR="00212215">
        <w:rPr>
          <w:noProof/>
        </w:rPr>
        <w:t>1</w:t>
      </w:r>
      <w:r w:rsidR="00212215">
        <w:fldChar w:fldCharType="end"/>
      </w:r>
      <w:r w:rsidR="00212215">
        <w:t>)</w:t>
      </w:r>
      <w:r w:rsidR="00CD03F1">
        <w:t xml:space="preserve"> despite caution that the change is not inherent to the population, but likely an artifact of sampling methods</w:t>
      </w:r>
      <w:r w:rsidR="00212215">
        <w:t>.</w:t>
      </w:r>
      <w:r w:rsidR="004613FD">
        <w:t xml:space="preserve"> </w:t>
      </w:r>
      <w:r w:rsidR="00CD03F1">
        <w:t>In our analysis (which included data for all regions),</w:t>
      </w:r>
      <w:r w:rsidR="00F65EE9">
        <w:t xml:space="preserve"> the first derivative was not zero in </w:t>
      </w:r>
      <w:r w:rsidR="00CD03F1">
        <w:t>1995</w:t>
      </w:r>
      <w:r w:rsidR="00F65EE9">
        <w:t xml:space="preserve"> </w:t>
      </w:r>
      <w:r w:rsidR="00CD03F1">
        <w:t>though it was not of enough magnitude to pass the quantile filter.</w:t>
      </w:r>
      <w:r w:rsidR="00992E9D" w:rsidRPr="00992E9D">
        <w:rPr>
          <w:b/>
        </w:rPr>
        <w:t xml:space="preserve"> </w:t>
      </w:r>
      <w:r w:rsidR="00992E9D" w:rsidRPr="00CB267E">
        <w:rPr>
          <w:b/>
        </w:rPr>
        <w:t>[Further discussion of</w:t>
      </w:r>
      <w:r w:rsidR="00992E9D">
        <w:rPr>
          <w:b/>
        </w:rPr>
        <w:t xml:space="preserve"> sablefish</w:t>
      </w:r>
      <w:r w:rsidR="00992E9D" w:rsidRPr="00CB267E">
        <w:rPr>
          <w:b/>
        </w:rPr>
        <w:t xml:space="preserve"> movement following</w:t>
      </w:r>
      <w:r w:rsidR="00992E9D">
        <w:rPr>
          <w:b/>
        </w:rPr>
        <w:t xml:space="preserve"> tagging</w:t>
      </w:r>
      <w:r w:rsidR="00992E9D" w:rsidRPr="00CB267E">
        <w:rPr>
          <w:b/>
        </w:rPr>
        <w:t xml:space="preserve"> analyses by Luke Rodgers, DFO postdoc].</w:t>
      </w:r>
    </w:p>
    <w:p w14:paraId="4975AFD0" w14:textId="3F1D5411" w:rsidR="00BD6121" w:rsidRDefault="00E237EF" w:rsidP="00EB375F">
      <w:pPr>
        <w:spacing w:line="360" w:lineRule="auto"/>
        <w:ind w:firstLine="360"/>
      </w:pPr>
      <w:r>
        <w:lastRenderedPageBreak/>
        <w:t xml:space="preserve">The consideration of </w:t>
      </w:r>
      <w:commentRangeStart w:id="68"/>
      <w:r>
        <w:t>temporal variation</w:t>
      </w:r>
      <w:commentRangeEnd w:id="68"/>
      <w:r w:rsidR="00132F6C">
        <w:rPr>
          <w:rStyle w:val="CommentReference"/>
        </w:rPr>
        <w:commentReference w:id="68"/>
      </w:r>
      <w:r>
        <w:t xml:space="preserve"> in sablefish growth is further complicated by the exploitation history of the fishery, which has steadily marched north- and west-ward over the last several decades, encountering ‘larger’ fish</w:t>
      </w:r>
      <w:r w:rsidR="00BD6121">
        <w:t xml:space="preserve"> with subsequent expansion</w:t>
      </w:r>
      <w:r>
        <w:t xml:space="preserve"> </w:t>
      </w:r>
      <w:commentRangeStart w:id="69"/>
      <w:r>
        <w:t xml:space="preserve">(M. </w:t>
      </w:r>
      <w:proofErr w:type="spellStart"/>
      <w:r>
        <w:t>Haltuch</w:t>
      </w:r>
      <w:proofErr w:type="spellEnd"/>
      <w:r>
        <w:t>, pers. comm.)</w:t>
      </w:r>
      <w:commentRangeEnd w:id="69"/>
      <w:r w:rsidR="00F521CD">
        <w:rPr>
          <w:rStyle w:val="CommentReference"/>
        </w:rPr>
        <w:commentReference w:id="69"/>
      </w:r>
      <w:r>
        <w:t>. This suggests that differences in mean length across the region could be attributable to different degrees and duration</w:t>
      </w:r>
      <w:r w:rsidR="00F96E2F">
        <w:t>s</w:t>
      </w:r>
      <w:r>
        <w:t xml:space="preserve"> of fishing pressure, and not inherent population differences alone.</w:t>
      </w:r>
      <w:r w:rsidR="00761C2B">
        <w:t xml:space="preserve"> Importantly, the L</w:t>
      </w:r>
      <w:r w:rsidR="00761C2B">
        <w:rPr>
          <w:vertAlign w:val="subscript"/>
        </w:rPr>
        <w:t>∞</w:t>
      </w:r>
      <w:r w:rsidR="00761C2B">
        <w:t xml:space="preserve"> estimates for both sexes and regions show a decline from the ‘early’ to ‘late’ periods, resulting in nearly equivalent values for north and south regions for females and males, respectively. </w:t>
      </w:r>
      <w:r w:rsidR="007C3FF6">
        <w:t xml:space="preserve">Simulation work by </w:t>
      </w:r>
      <w:r w:rsidR="007C3FF6">
        <w:fldChar w:fldCharType="begin" w:fldLock="1"/>
      </w:r>
      <w:r w:rsidR="00247F68">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7C3FF6">
        <w:fldChar w:fldCharType="separate"/>
      </w:r>
      <w:r w:rsidR="007C3FF6" w:rsidRPr="007C3FF6">
        <w:rPr>
          <w:noProof/>
        </w:rPr>
        <w:t>Stawitz et al.</w:t>
      </w:r>
      <w:r w:rsidR="0054799E">
        <w:rPr>
          <w:noProof/>
        </w:rPr>
        <w:t xml:space="preserve"> (</w:t>
      </w:r>
      <w:r w:rsidR="007C3FF6" w:rsidRPr="007C3FF6">
        <w:rPr>
          <w:noProof/>
        </w:rPr>
        <w:t>2015)</w:t>
      </w:r>
      <w:r w:rsidR="007C3FF6">
        <w:fldChar w:fldCharType="end"/>
      </w:r>
      <w:r w:rsidR="007C3FF6">
        <w:t xml:space="preserve"> </w:t>
      </w:r>
      <w:r w:rsidR="0054799E">
        <w:t xml:space="preserve">sought to model growth anomalies in sablefish (among other groundfish) as a process driven by variation in either annual, initial size or among cohorts. Data was partitioned between the CC and two regions of Alaska, and it was determined that annual-scale anomalies were more pronounced in the CC whereas the initial normalized length within each cohort explained more variation in Alaska. A principal conclusion was that the form of growth variation differed among ecosystems, wherein the CC is a more climactically variable region, which could explain why annual deviates were best </w:t>
      </w:r>
      <w:r w:rsidR="00247F68">
        <w:t xml:space="preserve">for fitting </w:t>
      </w:r>
      <w:r w:rsidR="0054799E">
        <w:t>to this data. Such ecosystem</w:t>
      </w:r>
      <w:r w:rsidR="00247F68">
        <w:t>-driven</w:t>
      </w:r>
      <w:r w:rsidR="0054799E">
        <w:t xml:space="preserve"> trends may be diluted when analyzing the data as a composite</w:t>
      </w:r>
      <w:r w:rsidR="00247F68">
        <w:t>,</w:t>
      </w:r>
      <w:r w:rsidR="0054799E">
        <w:t xml:space="preserve"> as in our study; notably, our temporal smoother did not produce </w:t>
      </w:r>
      <w:r w:rsidR="00247F68">
        <w:t xml:space="preserve">a distinct annual cyclic trend. Methods that consider the space and time components co-dependently (as in vectorized auto-regressive </w:t>
      </w:r>
      <w:proofErr w:type="spellStart"/>
      <w:r w:rsidR="00247F68">
        <w:t>spatio</w:t>
      </w:r>
      <w:proofErr w:type="spellEnd"/>
      <w:r w:rsidR="00247F68">
        <w:t xml:space="preserve">-temporal models, </w:t>
      </w:r>
      <w:r w:rsidR="00247F68">
        <w:fldChar w:fldCharType="begin" w:fldLock="1"/>
      </w:r>
      <w:r w:rsidR="00A313A5">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b)","manualFormatting":"Thorson, 2019)","plainTextFormattedCitation":"(Thorson, 2019b)","previouslyFormattedCitation":"(Thorson, 2019b)"},"properties":{"noteIndex":0},"schema":"https://github.com/citation-style-language/schema/raw/master/csl-citation.json"}</w:instrText>
      </w:r>
      <w:r w:rsidR="00247F68">
        <w:fldChar w:fldCharType="separate"/>
      </w:r>
      <w:r w:rsidR="00247F68" w:rsidRPr="00247F68">
        <w:rPr>
          <w:noProof/>
        </w:rPr>
        <w:t>Thorson, 2019)</w:t>
      </w:r>
      <w:r w:rsidR="00247F68">
        <w:fldChar w:fldCharType="end"/>
      </w:r>
      <w:r w:rsidR="00247F68">
        <w:t xml:space="preserve"> may strengthen the ability to disentangle such trends, and also to consider spatial effects beyond simple latitude (e.g. near- and offshore).</w:t>
      </w:r>
    </w:p>
    <w:p w14:paraId="136F82C3" w14:textId="77777777" w:rsidR="005A0B2F" w:rsidRDefault="005A0B2F" w:rsidP="00EB375F">
      <w:pPr>
        <w:spacing w:line="360" w:lineRule="auto"/>
        <w:sectPr w:rsidR="005A0B2F">
          <w:footerReference w:type="default" r:id="rId11"/>
          <w:pgSz w:w="12240" w:h="15840"/>
          <w:pgMar w:top="1440" w:right="1440" w:bottom="1440" w:left="1440" w:header="720" w:footer="720" w:gutter="0"/>
          <w:cols w:space="720"/>
          <w:docGrid w:linePitch="360"/>
        </w:sectPr>
      </w:pPr>
    </w:p>
    <w:p w14:paraId="14954FA7" w14:textId="30EC8CA2" w:rsidR="006A5337" w:rsidRDefault="00F82EB2" w:rsidP="00E06A5A">
      <w:pPr>
        <w:pStyle w:val="Heading1"/>
        <w:spacing w:line="360" w:lineRule="auto"/>
      </w:pPr>
      <w:r w:rsidRPr="004906F5">
        <w:lastRenderedPageBreak/>
        <w:t>Figures</w:t>
      </w:r>
    </w:p>
    <w:p w14:paraId="6761C41B" w14:textId="26D5025A" w:rsidR="00421AA6" w:rsidRDefault="00CE5DA5" w:rsidP="00421AA6">
      <w:bookmarkStart w:id="70" w:name="_Hlk2063740"/>
      <w:r>
        <w:rPr>
          <w:noProof/>
        </w:rPr>
        <w:drawing>
          <wp:inline distT="0" distB="0" distL="0" distR="0" wp14:anchorId="54C7F376" wp14:editId="782A825F">
            <wp:extent cx="5943600" cy="445516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0415D170" w14:textId="7327E385" w:rsidR="002C0447" w:rsidRDefault="00CE5DA5" w:rsidP="00CE5DA5">
      <w:pPr>
        <w:pStyle w:val="Caption"/>
      </w:pPr>
      <w:bookmarkStart w:id="71"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675625">
        <w:rPr>
          <w:noProof/>
        </w:rPr>
        <w:t>1</w:t>
      </w:r>
      <w:r w:rsidR="008F59B5">
        <w:rPr>
          <w:noProof/>
        </w:rPr>
        <w:fldChar w:fldCharType="end"/>
      </w:r>
      <w:bookmarkEnd w:id="71"/>
      <w:r>
        <w:t>. (a-d) Diagnostics of GAM, (e) the raw value of the latitudinal smoother, and (f) the first derivative of the latitudinal smoother for a single simulated dataset with no designated</w:t>
      </w:r>
      <w:r w:rsidR="002C0447">
        <w:t xml:space="preserve"> </w:t>
      </w:r>
      <w:r>
        <w:t xml:space="preserve">breaks. The grey shaded region </w:t>
      </w:r>
      <w:r w:rsidR="00675625">
        <w:t>in (f)</w:t>
      </w:r>
      <w:r>
        <w:t>indicates the 95% confidence interval for the first derivative.</w:t>
      </w:r>
    </w:p>
    <w:p w14:paraId="6BF7856C" w14:textId="41CA075C" w:rsidR="00421AA6" w:rsidRDefault="00675625" w:rsidP="00CE5DA5">
      <w:pPr>
        <w:pStyle w:val="Caption"/>
      </w:pPr>
      <w:r>
        <w:rPr>
          <w:noProof/>
        </w:rPr>
        <w:lastRenderedPageBreak/>
        <w:drawing>
          <wp:inline distT="0" distB="0" distL="0" distR="0" wp14:anchorId="2A57BA8C" wp14:editId="6ED0228A">
            <wp:extent cx="5943600" cy="445516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4455160"/>
                    </a:xfrm>
                    <a:prstGeom prst="rect">
                      <a:avLst/>
                    </a:prstGeom>
                    <a:noFill/>
                    <a:ln>
                      <a:noFill/>
                    </a:ln>
                  </pic:spPr>
                </pic:pic>
              </a:graphicData>
            </a:graphic>
          </wp:inline>
        </w:drawing>
      </w:r>
    </w:p>
    <w:p w14:paraId="14C5C780" w14:textId="77777777" w:rsidR="00675625" w:rsidRDefault="00675625" w:rsidP="00675625"/>
    <w:p w14:paraId="630C1CF4" w14:textId="21281DE0" w:rsidR="00675625" w:rsidRPr="00675625" w:rsidRDefault="00675625" w:rsidP="00675625">
      <w:pPr>
        <w:pStyle w:val="Caption"/>
        <w:sectPr w:rsidR="00675625" w:rsidRPr="00675625" w:rsidSect="006A5337">
          <w:pgSz w:w="12240" w:h="15840"/>
          <w:pgMar w:top="1440" w:right="1440" w:bottom="1440" w:left="1440" w:header="720" w:footer="720" w:gutter="0"/>
          <w:cols w:space="720"/>
          <w:docGrid w:linePitch="360"/>
        </w:sectPr>
      </w:pPr>
      <w:bookmarkStart w:id="72"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Pr>
          <w:noProof/>
        </w:rPr>
        <w:t>2</w:t>
      </w:r>
      <w:r w:rsidR="008F59B5">
        <w:rPr>
          <w:noProof/>
        </w:rPr>
        <w:fldChar w:fldCharType="end"/>
      </w:r>
      <w:bookmarkEnd w:id="72"/>
      <w:r>
        <w:t>. (a-d) Diagnostics of GAM, (e) the raw value of the latitudinal smoother, and (f) the first derivative of the latitudinal smoother for a single simulated dataset with a low-contrast break point at 25 degrees. The grey shaded region in (f) indicates the 95% confidence interval for the first derivative; vertical red lines indicate detected break points, which  are outside the 95</w:t>
      </w:r>
      <w:r w:rsidRPr="00675625">
        <w:rPr>
          <w:vertAlign w:val="superscript"/>
        </w:rPr>
        <w:t>th</w:t>
      </w:r>
      <w:r>
        <w:t xml:space="preserve"> percentile for this dataset and do not have a confidence interval that contains zero.</w:t>
      </w:r>
    </w:p>
    <w:bookmarkEnd w:id="70"/>
    <w:p w14:paraId="7DDBE370" w14:textId="5C988AA7" w:rsidR="00421AA6" w:rsidRPr="00421AA6" w:rsidRDefault="00421AA6" w:rsidP="00421AA6">
      <w:pPr>
        <w:rPr>
          <w:ins w:id="73" w:author="Maia Kapur" w:date="2019-02-25T16:22:00Z"/>
        </w:rPr>
      </w:pPr>
    </w:p>
    <w:p w14:paraId="690B9741" w14:textId="77777777" w:rsidR="006A5337" w:rsidRDefault="006A5337">
      <w:pPr>
        <w:jc w:val="center"/>
        <w:rPr>
          <w:ins w:id="74" w:author="Maia Kapur" w:date="2019-02-25T16:22:00Z"/>
        </w:rPr>
        <w:pPrChange w:id="75" w:author="Maia Kapur" w:date="2019-02-25T16:27:00Z">
          <w:pPr/>
        </w:pPrChange>
      </w:pPr>
      <w:bookmarkStart w:id="76" w:name="_Hlk2063726"/>
      <w:ins w:id="77" w:author="Maia Kapur" w:date="2019-02-25T16:22:00Z">
        <w:r>
          <w:rPr>
            <w:noProof/>
          </w:rPr>
          <w:drawing>
            <wp:inline distT="0" distB="0" distL="0" distR="0" wp14:anchorId="2F7E3FE3" wp14:editId="20886E9D">
              <wp:extent cx="4114799" cy="5486400"/>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14799" cy="5486400"/>
                      </a:xfrm>
                      <a:prstGeom prst="rect">
                        <a:avLst/>
                      </a:prstGeom>
                    </pic:spPr>
                  </pic:pic>
                </a:graphicData>
              </a:graphic>
            </wp:inline>
          </w:drawing>
        </w:r>
      </w:ins>
    </w:p>
    <w:p w14:paraId="5F193DD2" w14:textId="77777777" w:rsidR="006A5337" w:rsidRDefault="006A5337" w:rsidP="006A5337">
      <w:pPr>
        <w:rPr>
          <w:ins w:id="78" w:author="Maia Kapur" w:date="2019-02-25T16:22:00Z"/>
        </w:rPr>
      </w:pPr>
    </w:p>
    <w:p w14:paraId="547786CD" w14:textId="37A5B99C" w:rsidR="001545FB" w:rsidRDefault="006A5337" w:rsidP="006A5337">
      <w:pPr>
        <w:pStyle w:val="Caption"/>
        <w:sectPr w:rsidR="001545FB" w:rsidSect="006A5337">
          <w:pgSz w:w="12240" w:h="15840"/>
          <w:pgMar w:top="1440" w:right="1440" w:bottom="1440" w:left="1440" w:header="720" w:footer="720" w:gutter="0"/>
          <w:cols w:space="720"/>
          <w:docGrid w:linePitch="360"/>
        </w:sectPr>
      </w:pPr>
      <w:bookmarkStart w:id="79" w:name="_Ref2004405"/>
      <w:r>
        <w:t xml:space="preserve">Figure </w:t>
      </w:r>
      <w:r>
        <w:fldChar w:fldCharType="begin"/>
      </w:r>
      <w:r>
        <w:instrText xml:space="preserve"> SEQ Figure \* ARABIC </w:instrText>
      </w:r>
      <w:r>
        <w:fldChar w:fldCharType="separate"/>
      </w:r>
      <w:r w:rsidR="00675625">
        <w:rPr>
          <w:noProof/>
        </w:rPr>
        <w:t>3</w:t>
      </w:r>
      <w:r>
        <w:fldChar w:fldCharType="end"/>
      </w:r>
      <w:bookmarkEnd w:id="79"/>
      <w:r>
        <w:t xml:space="preserve">. </w:t>
      </w:r>
      <w:r w:rsidR="00697863">
        <w:t>Example single dataset for each tested spatial scenario</w:t>
      </w:r>
      <w:r w:rsidR="00697863">
        <w:t xml:space="preserve"> presented in </w:t>
      </w:r>
      <w:r w:rsidR="00697863">
        <w:fldChar w:fldCharType="begin"/>
      </w:r>
      <w:r w:rsidR="00697863">
        <w:instrText xml:space="preserve"> REF _Ref872431 \h </w:instrText>
      </w:r>
      <w:r w:rsidR="00697863">
        <w:fldChar w:fldCharType="separate"/>
      </w:r>
      <w:r w:rsidR="00697863">
        <w:t xml:space="preserve">Table </w:t>
      </w:r>
      <w:r w:rsidR="00697863">
        <w:rPr>
          <w:noProof/>
        </w:rPr>
        <w:t>1</w:t>
      </w:r>
      <w:r w:rsidR="00697863">
        <w:fldChar w:fldCharType="end"/>
      </w:r>
      <w:r w:rsidR="00697863">
        <w:t xml:space="preserve">. For each </w:t>
      </w:r>
      <w:r w:rsidR="00186954">
        <w:t>scenario, points</w:t>
      </w:r>
      <w:r w:rsidR="00697863">
        <w:t xml:space="preserve"> represent the length and latitudinal location of a single simulated fish of age six. Fish locations (latitudes) were sampled from a uniform distribution of the boundaries indicated in </w:t>
      </w:r>
      <w:r w:rsidR="00697863">
        <w:fldChar w:fldCharType="begin"/>
      </w:r>
      <w:r w:rsidR="00697863">
        <w:instrText xml:space="preserve"> REF _Ref872431 \h </w:instrText>
      </w:r>
      <w:r w:rsidR="00697863">
        <w:fldChar w:fldCharType="separate"/>
      </w:r>
      <w:r w:rsidR="00697863">
        <w:t xml:space="preserve">Table </w:t>
      </w:r>
      <w:r w:rsidR="00697863">
        <w:rPr>
          <w:noProof/>
        </w:rPr>
        <w:t>1</w:t>
      </w:r>
      <w:r w:rsidR="00697863">
        <w:fldChar w:fldCharType="end"/>
      </w:r>
      <w:r w:rsidR="00697863">
        <w:t>.</w:t>
      </w:r>
      <w:r w:rsidR="00012CAE">
        <w:t xml:space="preserve"> Text labels indicate the number of individual </w:t>
      </w:r>
      <w:proofErr w:type="gramStart"/>
      <w:r w:rsidR="00012CAE">
        <w:t>fish</w:t>
      </w:r>
      <w:proofErr w:type="gramEnd"/>
      <w:r w:rsidR="00012CAE">
        <w:t xml:space="preserve"> in the sample.</w:t>
      </w:r>
    </w:p>
    <w:bookmarkEnd w:id="76"/>
    <w:p w14:paraId="45268F17" w14:textId="3BE057D0" w:rsidR="006A5337" w:rsidRDefault="006A5337">
      <w:pPr>
        <w:pStyle w:val="Caption"/>
        <w:rPr>
          <w:ins w:id="80" w:author="Maia Kapur" w:date="2019-02-25T16:22:00Z"/>
          <w:iCs w:val="0"/>
        </w:rPr>
        <w:sectPr w:rsidR="006A5337" w:rsidSect="006A5337">
          <w:pgSz w:w="12240" w:h="15840" w:orient="portrait"/>
          <w:pgMar w:top="1440" w:right="1440" w:bottom="1440" w:left="1440" w:header="720" w:footer="720" w:gutter="0"/>
          <w:cols w:space="720"/>
          <w:docGrid w:linePitch="360"/>
          <w:sectPrChange w:id="81" w:author="Maia Kapur" w:date="2019-02-25T16:22:00Z">
            <w:sectPr w:rsidR="006A5337" w:rsidSect="006A5337">
              <w:pgSz w:w="15840" w:h="12240" w:orient="landscape"/>
              <w:pgMar w:top="1440" w:right="1440" w:bottom="1440" w:left="1440" w:header="720" w:footer="720" w:gutter="0"/>
            </w:sectPr>
          </w:sectPrChange>
        </w:sectPr>
        <w:pPrChange w:id="82" w:author="Maia Kapur" w:date="2019-02-25T16:23:00Z">
          <w:pPr/>
        </w:pPrChange>
      </w:pPr>
    </w:p>
    <w:p w14:paraId="081494A3" w14:textId="19F41DC3" w:rsidR="006A5337" w:rsidRPr="006A5337" w:rsidRDefault="006A5337">
      <w:pPr>
        <w:pPrChange w:id="83" w:author="Maia Kapur" w:date="2019-02-25T16:22:00Z">
          <w:pPr>
            <w:pStyle w:val="Heading1"/>
            <w:spacing w:line="360" w:lineRule="auto"/>
          </w:pPr>
        </w:pPrChange>
      </w:pPr>
    </w:p>
    <w:p w14:paraId="0670BBE0" w14:textId="77777777" w:rsidR="00927EE3" w:rsidRDefault="00927EE3" w:rsidP="00927EE3">
      <w:pPr>
        <w:spacing w:line="360" w:lineRule="auto"/>
      </w:pPr>
      <w:bookmarkStart w:id="84" w:name="_Hlk1973582"/>
      <w:r>
        <w:rPr>
          <w:noProof/>
          <w:lang w:val="en-AU" w:eastAsia="en-AU"/>
        </w:rPr>
        <w:drawing>
          <wp:inline distT="0" distB="0" distL="0" distR="0" wp14:anchorId="26C5A272" wp14:editId="06F5C1D7">
            <wp:extent cx="7906048" cy="5115678"/>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7906048" cy="5115678"/>
                    </a:xfrm>
                    <a:prstGeom prst="rect">
                      <a:avLst/>
                    </a:prstGeom>
                    <a:noFill/>
                    <a:ln>
                      <a:noFill/>
                    </a:ln>
                  </pic:spPr>
                </pic:pic>
              </a:graphicData>
            </a:graphic>
          </wp:inline>
        </w:drawing>
      </w:r>
    </w:p>
    <w:p w14:paraId="2DE434AD" w14:textId="7A3CFD10" w:rsidR="00927EE3" w:rsidRDefault="00927EE3" w:rsidP="00927EE3">
      <w:pPr>
        <w:pStyle w:val="Caption"/>
        <w:spacing w:after="0"/>
        <w:jc w:val="both"/>
        <w:sectPr w:rsidR="00927EE3" w:rsidSect="00756B5F">
          <w:pgSz w:w="15840" w:h="12240" w:orient="landscape"/>
          <w:pgMar w:top="1440" w:right="1440" w:bottom="1440" w:left="1440" w:header="720" w:footer="720" w:gutter="0"/>
          <w:cols w:space="720"/>
          <w:docGrid w:linePitch="360"/>
        </w:sectPr>
      </w:pPr>
      <w:bookmarkStart w:id="85" w:name="_Ref872266"/>
      <w:bookmarkStart w:id="86" w:name="_Ref872261"/>
      <w:r>
        <w:lastRenderedPageBreak/>
        <w:t xml:space="preserve">Figure </w:t>
      </w:r>
      <w:r>
        <w:rPr>
          <w:noProof/>
        </w:rPr>
        <w:fldChar w:fldCharType="begin"/>
      </w:r>
      <w:r>
        <w:rPr>
          <w:noProof/>
        </w:rPr>
        <w:instrText xml:space="preserve"> SEQ Figure \* ARABIC </w:instrText>
      </w:r>
      <w:r>
        <w:rPr>
          <w:noProof/>
        </w:rPr>
        <w:fldChar w:fldCharType="separate"/>
      </w:r>
      <w:r w:rsidR="00675625">
        <w:rPr>
          <w:noProof/>
        </w:rPr>
        <w:t>4</w:t>
      </w:r>
      <w:r>
        <w:rPr>
          <w:noProof/>
        </w:rPr>
        <w:fldChar w:fldCharType="end"/>
      </w:r>
      <w:bookmarkEnd w:id="85"/>
      <w:r>
        <w:t xml:space="preserve"> Results of simulation analysis. Each row corresponds to a tested scenario; left-hand panels show a frequency histogram of latitudinal break points identified using the GAM methods, with vertical dashed red lines indicating the underlying true break point. A break point of “NA” indicates that no break point was detected. Center panels (second columns) compare the original and fitted life history parameters (</w:t>
      </w:r>
      <w:r w:rsidRPr="009F5D8A">
        <w:rPr>
          <w:i/>
        </w:rPr>
        <w:t>L</w:t>
      </w:r>
      <w:r>
        <w:rPr>
          <w:vertAlign w:val="subscript"/>
        </w:rPr>
        <w:t>∞</w:t>
      </w:r>
      <w:r>
        <w:t xml:space="preserve"> and </w:t>
      </w:r>
      <w:commentRangeStart w:id="87"/>
      <w:r w:rsidRPr="00132F6C">
        <w:rPr>
          <w:i/>
          <w:u w:val="single"/>
          <w:rPrChange w:id="88" w:author="Punt, Andre (O&amp;A, Hobart)" w:date="2019-02-18T17:59:00Z">
            <w:rPr/>
          </w:rPrChange>
        </w:rPr>
        <w:t>k</w:t>
      </w:r>
      <w:commentRangeEnd w:id="87"/>
      <w:r w:rsidRPr="00132F6C">
        <w:rPr>
          <w:rStyle w:val="CommentReference"/>
          <w:i/>
          <w:iCs w:val="0"/>
          <w:rPrChange w:id="89" w:author="Punt, Andre (O&amp;A, Hobart)" w:date="2019-02-18T17:59:00Z">
            <w:rPr>
              <w:rStyle w:val="CommentReference"/>
              <w:iCs w:val="0"/>
            </w:rPr>
          </w:rPrChange>
        </w:rPr>
        <w:commentReference w:id="87"/>
      </w:r>
      <w:r>
        <w:t>) used to generate the data and parameters estimated when the data were aggregated at the</w:t>
      </w:r>
      <w:commentRangeStart w:id="90"/>
      <w:r>
        <w:t xml:space="preserve"> most commonly </w:t>
      </w:r>
      <w:commentRangeEnd w:id="90"/>
      <w:r>
        <w:rPr>
          <w:rStyle w:val="CommentReference"/>
          <w:iCs w:val="0"/>
        </w:rPr>
        <w:commentReference w:id="90"/>
      </w:r>
      <w:r>
        <w:t>observed break (black points). Error bars represent 95% confidence intervals</w:t>
      </w:r>
      <w:bookmarkEnd w:id="86"/>
      <w:r>
        <w:t>. T</w:t>
      </w:r>
      <w:commentRangeStart w:id="91"/>
      <w:r>
        <w:t>he rightmost panel displays the original data (red points) and fitted VBGF (black lines).</w:t>
      </w:r>
      <w:commentRangeEnd w:id="91"/>
      <w:r>
        <w:rPr>
          <w:rStyle w:val="CommentReference"/>
          <w:iCs w:val="0"/>
        </w:rPr>
        <w:commentReference w:id="91"/>
      </w:r>
    </w:p>
    <w:bookmarkEnd w:id="84"/>
    <w:p w14:paraId="1AC49A6B" w14:textId="77777777" w:rsidR="00927EE3" w:rsidRPr="00927EE3" w:rsidRDefault="00927EE3" w:rsidP="00927EE3"/>
    <w:p w14:paraId="7768676F" w14:textId="66C18E49" w:rsidR="001424C8" w:rsidRPr="00A46BB7" w:rsidRDefault="00A46BB7" w:rsidP="00EB375F">
      <w:pPr>
        <w:pStyle w:val="Caption"/>
        <w:spacing w:line="360" w:lineRule="auto"/>
      </w:pPr>
      <w:r w:rsidRPr="00A46BB7">
        <w:t xml:space="preserve">Figure </w:t>
      </w:r>
      <w:r w:rsidR="00997CA2">
        <w:rPr>
          <w:noProof/>
        </w:rPr>
        <w:fldChar w:fldCharType="begin"/>
      </w:r>
      <w:r w:rsidR="00997CA2">
        <w:rPr>
          <w:noProof/>
        </w:rPr>
        <w:instrText xml:space="preserve"> SEQ Figure \* ARABIC </w:instrText>
      </w:r>
      <w:r w:rsidR="00997CA2">
        <w:rPr>
          <w:noProof/>
        </w:rPr>
        <w:fldChar w:fldCharType="separate"/>
      </w:r>
      <w:r w:rsidR="00675625">
        <w:rPr>
          <w:noProof/>
        </w:rPr>
        <w:t>5</w:t>
      </w:r>
      <w:r w:rsidR="00997CA2">
        <w:rPr>
          <w:noProof/>
        </w:rPr>
        <w:fldChar w:fldCharType="end"/>
      </w:r>
      <w:r>
        <w:t>.</w:t>
      </w:r>
      <w:r w:rsidR="005D279D">
        <w:t xml:space="preserve"> Histogram of</w:t>
      </w:r>
      <w:r>
        <w:t xml:space="preserve"> </w:t>
      </w:r>
      <w:r w:rsidR="005D279D">
        <w:t>raw length data</w:t>
      </w:r>
      <w:r w:rsidR="00377CE3">
        <w:t xml:space="preserve"> </w:t>
      </w:r>
      <w:r w:rsidR="005D279D">
        <w:t>from</w:t>
      </w:r>
      <w:r w:rsidR="00377CE3">
        <w:t xml:space="preserve"> three regional surveys, colored by</w:t>
      </w:r>
      <w:r w:rsidR="001424C8" w:rsidRPr="00A46BB7">
        <w:t xml:space="preserve"> sex.</w:t>
      </w:r>
    </w:p>
    <w:p w14:paraId="63B0B9B5" w14:textId="0C086E9F" w:rsidR="00C12722" w:rsidRDefault="005F61EE" w:rsidP="00EB375F">
      <w:pPr>
        <w:spacing w:line="360" w:lineRule="auto"/>
      </w:pPr>
      <w:r>
        <w:rPr>
          <w:noProof/>
          <w:lang w:val="en-AU" w:eastAsia="en-AU"/>
        </w:rPr>
        <w:drawing>
          <wp:inline distT="0" distB="0" distL="0" distR="0" wp14:anchorId="3A887944" wp14:editId="02932DAB">
            <wp:extent cx="6054807" cy="4036538"/>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54807" cy="4036538"/>
                    </a:xfrm>
                    <a:prstGeom prst="rect">
                      <a:avLst/>
                    </a:prstGeom>
                  </pic:spPr>
                </pic:pic>
              </a:graphicData>
            </a:graphic>
          </wp:inline>
        </w:drawing>
      </w:r>
    </w:p>
    <w:p w14:paraId="4E5A501B" w14:textId="0E464106" w:rsidR="00C050D7" w:rsidRDefault="004C78D8" w:rsidP="00EB375F">
      <w:pPr>
        <w:pStyle w:val="Caption"/>
        <w:spacing w:line="360" w:lineRule="auto"/>
      </w:pPr>
      <w:r>
        <w:rPr>
          <w:noProof/>
          <w:lang w:val="en-AU" w:eastAsia="en-AU"/>
        </w:rPr>
        <w:lastRenderedPageBreak/>
        <w:drawing>
          <wp:inline distT="0" distB="0" distL="0" distR="0" wp14:anchorId="383936E2" wp14:editId="0DB720D1">
            <wp:extent cx="5943600" cy="44576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m_check.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6829F608" w14:textId="471C388D" w:rsidR="001C0800" w:rsidRDefault="00A025ED" w:rsidP="00EB375F">
      <w:pPr>
        <w:pStyle w:val="Caption"/>
        <w:spacing w:line="360" w:lineRule="auto"/>
      </w:pPr>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675625">
        <w:rPr>
          <w:noProof/>
        </w:rPr>
        <w:t>6</w:t>
      </w:r>
      <w:r w:rsidR="00997CA2">
        <w:rPr>
          <w:noProof/>
        </w:rPr>
        <w:fldChar w:fldCharType="end"/>
      </w:r>
      <w:r>
        <w:t xml:space="preserve">. </w:t>
      </w:r>
      <w:r w:rsidR="00C050D7">
        <w:t>Diagnostic plots of best-fit GAM model.</w:t>
      </w:r>
      <w:r w:rsidR="00C116AB">
        <w:t xml:space="preserve"> Clockwise from top left: quantile-quantile plot of deviance residuals; histogram of residuals; observed response values (lengths, in cm) vs predicted values, and model-predicted residuals vs linear predictor.</w:t>
      </w:r>
    </w:p>
    <w:p w14:paraId="4479677C" w14:textId="5C5381B9" w:rsidR="00BC119C" w:rsidRPr="00BC119C" w:rsidRDefault="00BC119C" w:rsidP="00EB375F">
      <w:pPr>
        <w:spacing w:line="360" w:lineRule="auto"/>
      </w:pPr>
      <w:r>
        <w:rPr>
          <w:noProof/>
          <w:lang w:val="en-AU" w:eastAsia="en-AU"/>
        </w:rPr>
        <w:lastRenderedPageBreak/>
        <w:drawing>
          <wp:inline distT="0" distB="0" distL="0" distR="0" wp14:anchorId="0AA470BA" wp14:editId="7CFADF45">
            <wp:extent cx="5943600" cy="44576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m_smooth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1D77B876" w14:textId="3ADA8ED2" w:rsidR="00BF6D53" w:rsidRDefault="00A025ED" w:rsidP="00EB375F">
      <w:pPr>
        <w:pStyle w:val="Caption"/>
        <w:spacing w:line="360" w:lineRule="auto"/>
      </w:pPr>
      <w:bookmarkStart w:id="92"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675625">
        <w:rPr>
          <w:noProof/>
        </w:rPr>
        <w:t>7</w:t>
      </w:r>
      <w:r w:rsidR="00997CA2">
        <w:rPr>
          <w:noProof/>
        </w:rPr>
        <w:fldChar w:fldCharType="end"/>
      </w:r>
      <w:bookmarkEnd w:id="92"/>
      <w:r>
        <w:t xml:space="preserve">. </w:t>
      </w:r>
      <w:r w:rsidR="00C050D7">
        <w:t xml:space="preserve"> Plots of smoothers for </w:t>
      </w:r>
      <w:r w:rsidR="008936F5" w:rsidRPr="00132F6C">
        <w:rPr>
          <w:highlight w:val="yellow"/>
          <w:rPrChange w:id="93" w:author="Punt, Andre (O&amp;A, Hobart)" w:date="2019-02-18T18:05:00Z">
            <w:rPr/>
          </w:rPrChange>
        </w:rPr>
        <w:t>Year</w:t>
      </w:r>
      <w:r w:rsidR="008936F5">
        <w:t xml:space="preserve"> and</w:t>
      </w:r>
      <w:r w:rsidR="00C050D7">
        <w:t xml:space="preserve"> Latitude, and first derivatives thereof.</w:t>
      </w:r>
      <w:r w:rsidR="00BC119C">
        <w:t xml:space="preserve"> Red lines indicate years or latitudes where </w:t>
      </w:r>
      <w:r w:rsidR="008936F5">
        <w:t>the value</w:t>
      </w:r>
      <w:r w:rsidR="00BC119C">
        <w:t xml:space="preserve"> of the </w:t>
      </w:r>
      <w:commentRangeStart w:id="94"/>
      <w:r w:rsidR="00BC119C">
        <w:t>first derivative was outside of the 95</w:t>
      </w:r>
      <w:r w:rsidR="00BC119C" w:rsidRPr="00BC119C">
        <w:rPr>
          <w:vertAlign w:val="superscript"/>
        </w:rPr>
        <w:t>th</w:t>
      </w:r>
      <w:r w:rsidR="00BC119C">
        <w:t xml:space="preserve"> percentile of values in the dataset</w:t>
      </w:r>
      <w:commentRangeEnd w:id="94"/>
      <w:r w:rsidR="00C6606C">
        <w:rPr>
          <w:rStyle w:val="CommentReference"/>
          <w:iCs w:val="0"/>
        </w:rPr>
        <w:commentReference w:id="94"/>
      </w:r>
      <w:r w:rsidR="00BC119C">
        <w:t>.</w:t>
      </w:r>
    </w:p>
    <w:p w14:paraId="0B35D6F9" w14:textId="77777777" w:rsidR="00113A0A" w:rsidRDefault="00113A0A" w:rsidP="00EB375F">
      <w:pPr>
        <w:spacing w:line="360" w:lineRule="auto"/>
      </w:pPr>
      <w:r>
        <w:rPr>
          <w:noProof/>
          <w:lang w:val="en-AU" w:eastAsia="en-AU"/>
        </w:rPr>
        <w:lastRenderedPageBreak/>
        <w:drawing>
          <wp:inline distT="0" distB="0" distL="0" distR="0" wp14:anchorId="3CD57937" wp14:editId="0220336E">
            <wp:extent cx="5943600" cy="47548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0F52A62" w14:textId="172A1D93" w:rsidR="00F94063" w:rsidRDefault="00F94063" w:rsidP="00EB375F">
      <w:pPr>
        <w:pStyle w:val="Caption"/>
        <w:spacing w:line="360" w:lineRule="auto"/>
      </w:pPr>
      <w:bookmarkStart w:id="95"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675625">
        <w:rPr>
          <w:noProof/>
        </w:rPr>
        <w:t>8</w:t>
      </w:r>
      <w:r w:rsidR="00B8111C">
        <w:rPr>
          <w:noProof/>
        </w:rPr>
        <w:fldChar w:fldCharType="end"/>
      </w:r>
      <w:bookmarkEnd w:id="95"/>
      <w:r>
        <w:t xml:space="preserve">. Fits of von Bertalanffy growth function to data stratified at values determined using the derivative analysis of the GAM. Panels marked “early” are data obtained prior </w:t>
      </w:r>
      <w:r w:rsidR="00E3743B">
        <w:t xml:space="preserve">to </w:t>
      </w:r>
      <w:commentRangeStart w:id="96"/>
      <w:r w:rsidR="00E3743B">
        <w:t>2005</w:t>
      </w:r>
      <w:commentRangeEnd w:id="96"/>
      <w:r w:rsidR="00C6606C">
        <w:rPr>
          <w:rStyle w:val="CommentReference"/>
          <w:iCs w:val="0"/>
        </w:rPr>
        <w:commentReference w:id="96"/>
      </w:r>
      <w:r>
        <w:t>; “Northern” datapoints were collected north of 45˚N latitude.</w:t>
      </w:r>
      <w:r w:rsidR="00800100">
        <w:t xml:space="preserve"> Predicted values are color-coded by sex.</w:t>
      </w:r>
    </w:p>
    <w:p w14:paraId="297495E8" w14:textId="77777777" w:rsidR="00F919FB" w:rsidRDefault="00F919FB" w:rsidP="00EB375F">
      <w:pPr>
        <w:spacing w:line="360" w:lineRule="auto"/>
        <w:rPr>
          <w:noProof/>
        </w:rPr>
      </w:pPr>
    </w:p>
    <w:p w14:paraId="15B748F7" w14:textId="544D02E3" w:rsidR="00F919FB" w:rsidRDefault="00F919FB" w:rsidP="00EB375F">
      <w:pPr>
        <w:spacing w:line="360" w:lineRule="auto"/>
      </w:pPr>
      <w:r>
        <w:rPr>
          <w:noProof/>
          <w:lang w:val="en-AU" w:eastAsia="en-AU"/>
        </w:rPr>
        <w:lastRenderedPageBreak/>
        <w:drawing>
          <wp:inline distT="0" distB="0" distL="0" distR="0" wp14:anchorId="3D86AD54" wp14:editId="342919AA">
            <wp:extent cx="5943600" cy="445769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rplot_ga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7F628A96" w14:textId="0E2F1E56" w:rsidR="00F919FB" w:rsidRPr="00F919FB" w:rsidRDefault="00F919FB" w:rsidP="00EB375F">
      <w:pPr>
        <w:pStyle w:val="Caption"/>
        <w:spacing w:line="360" w:lineRule="auto"/>
        <w:sectPr w:rsidR="00F919FB" w:rsidRPr="00F919FB">
          <w:pgSz w:w="12240" w:h="15840"/>
          <w:pgMar w:top="1440" w:right="1440" w:bottom="1440" w:left="1440" w:header="720" w:footer="720" w:gutter="0"/>
          <w:cols w:space="720"/>
          <w:docGrid w:linePitch="360"/>
        </w:sectPr>
      </w:pPr>
      <w:bookmarkStart w:id="97" w:name="_Ref532305610"/>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675625">
        <w:rPr>
          <w:noProof/>
        </w:rPr>
        <w:t>9</w:t>
      </w:r>
      <w:r w:rsidR="00B8111C">
        <w:rPr>
          <w:noProof/>
        </w:rPr>
        <w:fldChar w:fldCharType="end"/>
      </w:r>
      <w:bookmarkEnd w:id="97"/>
      <w:r>
        <w:t xml:space="preserve">.  </w:t>
      </w:r>
      <w:r w:rsidR="00B8591D">
        <w:t>Comparative boxplot</w:t>
      </w:r>
      <w:r>
        <w:t xml:space="preserve"> </w:t>
      </w:r>
      <w:r w:rsidR="00A44F12">
        <w:t>of estimated</w:t>
      </w:r>
      <w:r>
        <w:t xml:space="preserve"> parameters </w:t>
      </w:r>
      <w:r w:rsidR="00BD6121">
        <w:t>from spatiotemporally</w:t>
      </w:r>
      <w:r>
        <w:t xml:space="preserve"> stratified data. The error term (not shown) was estimated universally for all regions and sexes.</w:t>
      </w:r>
    </w:p>
    <w:p w14:paraId="1AFC668F" w14:textId="46888BA8" w:rsidR="00F82EB2" w:rsidRPr="004906F5" w:rsidRDefault="00F82EB2" w:rsidP="00EB375F">
      <w:pPr>
        <w:spacing w:line="360" w:lineRule="auto"/>
      </w:pPr>
    </w:p>
    <w:p w14:paraId="23D13186" w14:textId="44C3E2D1" w:rsidR="00E21EB4" w:rsidRDefault="00E21EB4" w:rsidP="00EB375F">
      <w:pPr>
        <w:pStyle w:val="Heading1"/>
        <w:spacing w:line="360" w:lineRule="auto"/>
      </w:pPr>
      <w:r w:rsidRPr="00F82EB2">
        <w:t>Tables</w:t>
      </w:r>
    </w:p>
    <w:p w14:paraId="3AB34494" w14:textId="77777777" w:rsidR="00B82748" w:rsidRDefault="00B82748" w:rsidP="00B82748">
      <w:pPr>
        <w:spacing w:before="240" w:after="0" w:line="240" w:lineRule="auto"/>
        <w:jc w:val="both"/>
      </w:pPr>
    </w:p>
    <w:tbl>
      <w:tblPr>
        <w:tblStyle w:val="TableGrid"/>
        <w:tblW w:w="9455" w:type="dxa"/>
        <w:tblLook w:val="04A0" w:firstRow="1" w:lastRow="0" w:firstColumn="1" w:lastColumn="0" w:noHBand="0" w:noVBand="1"/>
      </w:tblPr>
      <w:tblGrid>
        <w:gridCol w:w="4780"/>
        <w:gridCol w:w="4675"/>
      </w:tblGrid>
      <w:tr w:rsidR="00B82748" w14:paraId="3837BCF3" w14:textId="77777777" w:rsidTr="008F59B5">
        <w:trPr>
          <w:trHeight w:val="20"/>
        </w:trPr>
        <w:tc>
          <w:tcPr>
            <w:tcW w:w="4780" w:type="dxa"/>
          </w:tcPr>
          <w:p w14:paraId="0A5AB89C" w14:textId="77777777" w:rsidR="00B82748" w:rsidRPr="00E11D94" w:rsidRDefault="00B82748" w:rsidP="008F59B5">
            <w:pPr>
              <w:rPr>
                <w:b/>
              </w:rPr>
            </w:pPr>
            <w:r w:rsidRPr="00E11D94">
              <w:rPr>
                <w:b/>
              </w:rPr>
              <w:t>Scenario Description</w:t>
            </w:r>
          </w:p>
        </w:tc>
        <w:tc>
          <w:tcPr>
            <w:tcW w:w="4675" w:type="dxa"/>
          </w:tcPr>
          <w:p w14:paraId="55690027" w14:textId="77777777" w:rsidR="00B82748" w:rsidRPr="00E11D94" w:rsidRDefault="00B82748" w:rsidP="008F59B5">
            <w:pPr>
              <w:rPr>
                <w:b/>
              </w:rPr>
            </w:pPr>
            <w:r w:rsidRPr="00E11D94">
              <w:rPr>
                <w:b/>
              </w:rPr>
              <w:t>Spatial Stratification</w:t>
            </w:r>
          </w:p>
        </w:tc>
      </w:tr>
      <w:tr w:rsidR="00B82748" w14:paraId="2381033F" w14:textId="77777777" w:rsidTr="008F59B5">
        <w:trPr>
          <w:trHeight w:val="20"/>
        </w:trPr>
        <w:tc>
          <w:tcPr>
            <w:tcW w:w="4780" w:type="dxa"/>
          </w:tcPr>
          <w:p w14:paraId="4D587584" w14:textId="77777777" w:rsidR="00B82748" w:rsidRDefault="00B82748" w:rsidP="008F59B5">
            <w:r>
              <w:t>No spatial breaks</w:t>
            </w:r>
          </w:p>
        </w:tc>
        <w:tc>
          <w:tcPr>
            <w:tcW w:w="4675" w:type="dxa"/>
          </w:tcPr>
          <w:p w14:paraId="55A12E7B" w14:textId="77777777" w:rsidR="00B82748" w:rsidRDefault="00B82748" w:rsidP="008F59B5">
            <w:del w:id="98" w:author="Maia Kapur" w:date="2019-02-25T14:42:00Z">
              <w:r w:rsidDel="000532F3">
                <w:delText xml:space="preserve">Latitude </w:delText>
              </w:r>
            </w:del>
            <w:ins w:id="99" w:author="Maia Kapur" w:date="2019-02-25T14:42:00Z">
              <w:r>
                <w:t xml:space="preserve">Latitude ~ </w:t>
              </w:r>
              <w:proofErr w:type="gramStart"/>
              <w:r>
                <w:t>U[</w:t>
              </w:r>
              <w:proofErr w:type="gramEnd"/>
              <w:r>
                <w:t xml:space="preserve">0,50] </w:t>
              </w:r>
            </w:ins>
            <w:del w:id="100" w:author="Maia Kapur" w:date="2019-02-25T14:42:00Z">
              <w:r w:rsidDel="000532F3">
                <w:delText xml:space="preserve">is uniform random variable for all </w:delText>
              </w:r>
            </w:del>
            <w:del w:id="101" w:author="Maia Kapur" w:date="2019-02-25T08:33:00Z">
              <w:r w:rsidDel="007A17E6">
                <w:delText>points</w:delText>
              </w:r>
            </w:del>
          </w:p>
        </w:tc>
      </w:tr>
      <w:tr w:rsidR="00B82748" w14:paraId="2EC4A0FE" w14:textId="77777777" w:rsidTr="008F59B5">
        <w:trPr>
          <w:trHeight w:val="20"/>
        </w:trPr>
        <w:tc>
          <w:tcPr>
            <w:tcW w:w="4780" w:type="dxa"/>
          </w:tcPr>
          <w:p w14:paraId="27664435" w14:textId="77777777" w:rsidR="00B82748" w:rsidRDefault="00B82748" w:rsidP="008F59B5">
            <w:r>
              <w:t xml:space="preserve">Single, spatial break in </w:t>
            </w:r>
            <w:commentRangeStart w:id="102"/>
            <w:r>
              <w:t>middle</w:t>
            </w:r>
            <w:commentRangeEnd w:id="102"/>
            <w:r>
              <w:rPr>
                <w:rStyle w:val="CommentReference"/>
              </w:rPr>
              <w:commentReference w:id="102"/>
            </w:r>
            <w:r>
              <w:t xml:space="preserve"> of range, with no overlap and strong contrast</w:t>
            </w:r>
          </w:p>
        </w:tc>
        <w:tc>
          <w:tcPr>
            <w:tcW w:w="4675" w:type="dxa"/>
          </w:tcPr>
          <w:p w14:paraId="19536133" w14:textId="77777777" w:rsidR="00B82748" w:rsidRDefault="00B82748" w:rsidP="008F59B5">
            <w:r>
              <w:t xml:space="preserve">Latitude ~ </w:t>
            </w:r>
            <w:commentRangeStart w:id="103"/>
            <w:proofErr w:type="gramStart"/>
            <w:r>
              <w:t>U[</w:t>
            </w:r>
            <w:proofErr w:type="gramEnd"/>
            <w:r>
              <w:t>0,25]</w:t>
            </w:r>
            <w:commentRangeEnd w:id="103"/>
            <w:r>
              <w:rPr>
                <w:rStyle w:val="CommentReference"/>
              </w:rPr>
              <w:commentReference w:id="103"/>
            </w:r>
            <w:r>
              <w:t xml:space="preserve">  under growth Regime 1; Latitude ~ U[25,50] under Regime 2</w:t>
            </w:r>
          </w:p>
        </w:tc>
      </w:tr>
      <w:tr w:rsidR="00B82748" w14:paraId="3FF20D10" w14:textId="77777777" w:rsidTr="008F59B5">
        <w:trPr>
          <w:trHeight w:val="20"/>
        </w:trPr>
        <w:tc>
          <w:tcPr>
            <w:tcW w:w="4780" w:type="dxa"/>
          </w:tcPr>
          <w:p w14:paraId="48610458" w14:textId="77777777" w:rsidR="00B82748" w:rsidRDefault="00B82748" w:rsidP="008F59B5">
            <w:r>
              <w:t>Single, spatial break at 25 degrees with no overlap and reduced contrast</w:t>
            </w:r>
          </w:p>
        </w:tc>
        <w:tc>
          <w:tcPr>
            <w:tcW w:w="4675" w:type="dxa"/>
          </w:tcPr>
          <w:p w14:paraId="4CF0762A" w14:textId="77777777" w:rsidR="00B82748" w:rsidRDefault="00B82748" w:rsidP="008F59B5">
            <w:r>
              <w:t xml:space="preserve">Latitude ~ </w:t>
            </w:r>
            <w:proofErr w:type="gramStart"/>
            <w:r>
              <w:t>U[</w:t>
            </w:r>
            <w:proofErr w:type="gramEnd"/>
            <w:r>
              <w:t>0,25]  under growth Regime 1; Latitude ~ U[25,50] under Regime 3</w:t>
            </w:r>
          </w:p>
        </w:tc>
      </w:tr>
      <w:tr w:rsidR="00B82748" w14:paraId="18937E0F" w14:textId="77777777" w:rsidTr="008F59B5">
        <w:trPr>
          <w:trHeight w:val="20"/>
        </w:trPr>
        <w:tc>
          <w:tcPr>
            <w:tcW w:w="4780" w:type="dxa"/>
          </w:tcPr>
          <w:p w14:paraId="43EBF68E" w14:textId="77777777" w:rsidR="00B82748" w:rsidRDefault="00B82748" w:rsidP="008F59B5">
            <w:r>
              <w:t>Single spatial break with some overlap</w:t>
            </w:r>
          </w:p>
        </w:tc>
        <w:tc>
          <w:tcPr>
            <w:tcW w:w="4675" w:type="dxa"/>
          </w:tcPr>
          <w:p w14:paraId="4E5E73F6" w14:textId="77777777" w:rsidR="00B82748" w:rsidRDefault="00B82748" w:rsidP="008F59B5">
            <w:r>
              <w:t xml:space="preserve">Latitude ~ </w:t>
            </w:r>
            <w:proofErr w:type="gramStart"/>
            <w:r>
              <w:t>U[</w:t>
            </w:r>
            <w:proofErr w:type="gramEnd"/>
            <w:r>
              <w:t>0,25]  under growth Regime 1; Latitude ~ U[20,50] under Regime 2</w:t>
            </w:r>
          </w:p>
        </w:tc>
      </w:tr>
      <w:tr w:rsidR="00B82748" w14:paraId="06BE7A4F" w14:textId="77777777" w:rsidTr="008F59B5">
        <w:trPr>
          <w:trHeight w:val="20"/>
        </w:trPr>
        <w:tc>
          <w:tcPr>
            <w:tcW w:w="4780" w:type="dxa"/>
          </w:tcPr>
          <w:p w14:paraId="6D57C92F" w14:textId="77777777" w:rsidR="00B82748" w:rsidRDefault="00B82748" w:rsidP="008F59B5">
            <w:r>
              <w:t xml:space="preserve">Single spatial break at edge of range with no overlap </w:t>
            </w:r>
          </w:p>
        </w:tc>
        <w:tc>
          <w:tcPr>
            <w:tcW w:w="4675" w:type="dxa"/>
          </w:tcPr>
          <w:p w14:paraId="5BCDF1B4" w14:textId="77777777" w:rsidR="00B82748" w:rsidRDefault="00B82748" w:rsidP="008F59B5">
            <w:r>
              <w:t xml:space="preserve">Latitude ~ </w:t>
            </w:r>
            <w:proofErr w:type="gramStart"/>
            <w:r>
              <w:t>U[</w:t>
            </w:r>
            <w:proofErr w:type="gramEnd"/>
            <w:r>
              <w:t xml:space="preserve">0,49]  under growth Regime 1; Latitude ~ </w:t>
            </w:r>
            <w:commentRangeStart w:id="104"/>
            <w:commentRangeStart w:id="105"/>
            <w:r>
              <w:t>U[49,50</w:t>
            </w:r>
            <w:commentRangeEnd w:id="104"/>
            <w:r>
              <w:rPr>
                <w:rStyle w:val="CommentReference"/>
              </w:rPr>
              <w:commentReference w:id="104"/>
            </w:r>
            <w:commentRangeEnd w:id="105"/>
            <w:r>
              <w:rPr>
                <w:rStyle w:val="CommentReference"/>
              </w:rPr>
              <w:commentReference w:id="105"/>
            </w:r>
            <w:r>
              <w:t>] under Regime 2</w:t>
            </w:r>
          </w:p>
        </w:tc>
      </w:tr>
    </w:tbl>
    <w:p w14:paraId="5466DC19" w14:textId="77777777" w:rsidR="00B82748" w:rsidRDefault="00B82748" w:rsidP="00B82748">
      <w:pPr>
        <w:pStyle w:val="Caption"/>
        <w:spacing w:before="240" w:after="0"/>
        <w:jc w:val="both"/>
      </w:pPr>
      <w:bookmarkStart w:id="106" w:name="_Ref872431"/>
      <w:bookmarkStart w:id="107" w:name="_Ref872422"/>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06"/>
      <w:r>
        <w:t xml:space="preserve">. Summary of simulated datasets used to test the proposal method in presence/absence of spatial variation in growth. </w:t>
      </w:r>
      <w:del w:id="108" w:author="Maia Kapur" w:date="2019-02-25T14:24:00Z">
        <w:r w:rsidDel="00101B12">
          <w:delText xml:space="preserve">Regime 1 refers to a central Pacific billfish-like species, where </w:delText>
        </w:r>
        <w:r w:rsidRPr="007A17E6" w:rsidDel="00101B12">
          <w:rPr>
            <w:i/>
          </w:rPr>
          <w:delText>L</w:delText>
        </w:r>
        <w:r w:rsidDel="00101B12">
          <w:rPr>
            <w:vertAlign w:val="subscript"/>
          </w:rPr>
          <w:delText>∞</w:delText>
        </w:r>
        <w:r w:rsidDel="00101B12">
          <w:delText xml:space="preserve"> = 220cm and </w:delText>
        </w:r>
        <w:r w:rsidRPr="007A17E6" w:rsidDel="00101B12">
          <w:rPr>
            <w:i/>
          </w:rPr>
          <w:delText>k</w:delText>
        </w:r>
        <w:r w:rsidDel="00101B12">
          <w:delText xml:space="preserve"> = 0.258; In Regime 2 </w:delText>
        </w:r>
        <w:r w:rsidRPr="007A17E6" w:rsidDel="00101B12">
          <w:rPr>
            <w:i/>
          </w:rPr>
          <w:delText>L</w:delText>
        </w:r>
        <w:r w:rsidDel="00101B12">
          <w:rPr>
            <w:vertAlign w:val="subscript"/>
          </w:rPr>
          <w:delText>∞</w:delText>
        </w:r>
        <w:r w:rsidDel="00101B12">
          <w:delText xml:space="preserve">= 350cm, </w:delText>
        </w:r>
        <w:r w:rsidRPr="007A17E6" w:rsidDel="00101B12">
          <w:rPr>
            <w:i/>
          </w:rPr>
          <w:delText>k</w:delText>
        </w:r>
        <w:r w:rsidDel="00101B12">
          <w:delText xml:space="preserve"> = 0.45, and Regime 3 </w:delText>
        </w:r>
        <w:r w:rsidRPr="007A17E6" w:rsidDel="00101B12">
          <w:rPr>
            <w:i/>
          </w:rPr>
          <w:delText>L</w:delText>
        </w:r>
        <w:r w:rsidDel="00101B12">
          <w:rPr>
            <w:vertAlign w:val="subscript"/>
          </w:rPr>
          <w:delText>∞</w:delText>
        </w:r>
        <w:r w:rsidDel="00101B12">
          <w:delText xml:space="preserve">= 250cm, </w:delText>
        </w:r>
        <w:r w:rsidRPr="007A17E6" w:rsidDel="00101B12">
          <w:rPr>
            <w:i/>
          </w:rPr>
          <w:delText>k</w:delText>
        </w:r>
        <w:r w:rsidDel="00101B12">
          <w:delText xml:space="preserve"> = 0.3.</w:delText>
        </w:r>
        <w:bookmarkEnd w:id="107"/>
        <w:r w:rsidDel="00101B12">
          <w:delText xml:space="preserve"> </w:delText>
        </w:r>
      </w:del>
    </w:p>
    <w:p w14:paraId="29E157C0" w14:textId="77777777" w:rsidR="00B82748" w:rsidRPr="00B82748" w:rsidRDefault="00B82748" w:rsidP="00B82748">
      <w:pPr>
        <w:rPr>
          <w:ins w:id="109" w:author="Maia Kapur" w:date="2019-02-25T14:43:00Z"/>
        </w:rPr>
      </w:pPr>
    </w:p>
    <w:tbl>
      <w:tblPr>
        <w:tblStyle w:val="TableGrid"/>
        <w:tblW w:w="9464" w:type="dxa"/>
        <w:tblLook w:val="04A0" w:firstRow="1" w:lastRow="0" w:firstColumn="1" w:lastColumn="0" w:noHBand="0" w:noVBand="1"/>
      </w:tblPr>
      <w:tblGrid>
        <w:gridCol w:w="3775"/>
        <w:gridCol w:w="3240"/>
        <w:gridCol w:w="2449"/>
      </w:tblGrid>
      <w:tr w:rsidR="00DF3DC4" w:rsidRPr="00E11D94" w14:paraId="050DD4F1" w14:textId="77777777" w:rsidTr="008F59B5">
        <w:trPr>
          <w:trHeight w:val="20"/>
        </w:trPr>
        <w:tc>
          <w:tcPr>
            <w:tcW w:w="3775" w:type="dxa"/>
          </w:tcPr>
          <w:p w14:paraId="209A0208" w14:textId="77777777" w:rsidR="00DF3DC4" w:rsidRPr="00E11D94" w:rsidRDefault="00DF3DC4" w:rsidP="008F59B5">
            <w:pPr>
              <w:spacing w:line="276" w:lineRule="auto"/>
              <w:rPr>
                <w:b/>
              </w:rPr>
            </w:pPr>
            <w:r w:rsidRPr="00E11D94">
              <w:rPr>
                <w:b/>
              </w:rPr>
              <w:t>Scenario Description</w:t>
            </w:r>
          </w:p>
        </w:tc>
        <w:tc>
          <w:tcPr>
            <w:tcW w:w="3240" w:type="dxa"/>
          </w:tcPr>
          <w:p w14:paraId="4F4CAEB1" w14:textId="77777777" w:rsidR="00DF3DC4" w:rsidRPr="00E11D94" w:rsidRDefault="00DF3DC4" w:rsidP="008F59B5">
            <w:pPr>
              <w:spacing w:line="276" w:lineRule="auto"/>
              <w:rPr>
                <w:b/>
              </w:rPr>
            </w:pPr>
            <w:r>
              <w:rPr>
                <w:b/>
              </w:rPr>
              <w:t>True Break Points</w:t>
            </w:r>
          </w:p>
        </w:tc>
        <w:tc>
          <w:tcPr>
            <w:tcW w:w="2449" w:type="dxa"/>
          </w:tcPr>
          <w:p w14:paraId="4BD6A892" w14:textId="77777777" w:rsidR="00DF3DC4" w:rsidRPr="00E11D94" w:rsidRDefault="00DF3DC4" w:rsidP="008F59B5">
            <w:pPr>
              <w:spacing w:line="276" w:lineRule="auto"/>
              <w:rPr>
                <w:b/>
              </w:rPr>
            </w:pPr>
            <w:r>
              <w:rPr>
                <w:b/>
              </w:rPr>
              <w:t>Most commonly detected break (proportion)</w:t>
            </w:r>
          </w:p>
        </w:tc>
      </w:tr>
      <w:tr w:rsidR="00DF3DC4" w14:paraId="6C096F0E" w14:textId="77777777" w:rsidTr="008F59B5">
        <w:trPr>
          <w:trHeight w:val="20"/>
        </w:trPr>
        <w:tc>
          <w:tcPr>
            <w:tcW w:w="3775" w:type="dxa"/>
          </w:tcPr>
          <w:p w14:paraId="7EAEC43D" w14:textId="77777777" w:rsidR="00DF3DC4" w:rsidRDefault="00DF3DC4" w:rsidP="008F59B5">
            <w:pPr>
              <w:spacing w:line="276" w:lineRule="auto"/>
            </w:pPr>
            <w:r>
              <w:t>No spatial breaks</w:t>
            </w:r>
          </w:p>
        </w:tc>
        <w:tc>
          <w:tcPr>
            <w:tcW w:w="3240" w:type="dxa"/>
          </w:tcPr>
          <w:p w14:paraId="11AB5C30" w14:textId="77777777" w:rsidR="00DF3DC4" w:rsidRDefault="00DF3DC4" w:rsidP="008F59B5">
            <w:pPr>
              <w:spacing w:line="276" w:lineRule="auto"/>
            </w:pPr>
            <w:commentRangeStart w:id="110"/>
            <w:r>
              <w:t>None</w:t>
            </w:r>
            <w:commentRangeEnd w:id="110"/>
            <w:r>
              <w:rPr>
                <w:rStyle w:val="CommentReference"/>
              </w:rPr>
              <w:commentReference w:id="110"/>
            </w:r>
          </w:p>
        </w:tc>
        <w:tc>
          <w:tcPr>
            <w:tcW w:w="2449" w:type="dxa"/>
          </w:tcPr>
          <w:p w14:paraId="75FC5302" w14:textId="77777777" w:rsidR="00DF3DC4" w:rsidRDefault="00DF3DC4" w:rsidP="008F59B5">
            <w:pPr>
              <w:spacing w:line="276" w:lineRule="auto"/>
            </w:pPr>
            <w:r>
              <w:t>None (0.84)</w:t>
            </w:r>
          </w:p>
        </w:tc>
      </w:tr>
      <w:tr w:rsidR="00DF3DC4" w14:paraId="2C791151" w14:textId="77777777" w:rsidTr="008F59B5">
        <w:trPr>
          <w:trHeight w:val="20"/>
        </w:trPr>
        <w:tc>
          <w:tcPr>
            <w:tcW w:w="3775" w:type="dxa"/>
          </w:tcPr>
          <w:p w14:paraId="40F66BB0" w14:textId="77777777" w:rsidR="00DF3DC4" w:rsidRDefault="00DF3DC4" w:rsidP="008F59B5">
            <w:pPr>
              <w:spacing w:line="276" w:lineRule="auto"/>
            </w:pPr>
            <w:r>
              <w:t>Single, symmetrical spatial break in middle of range, with no overlap and strong contrast</w:t>
            </w:r>
          </w:p>
        </w:tc>
        <w:tc>
          <w:tcPr>
            <w:tcW w:w="3240" w:type="dxa"/>
          </w:tcPr>
          <w:p w14:paraId="488E25AA" w14:textId="77777777" w:rsidR="00DF3DC4" w:rsidRDefault="00DF3DC4" w:rsidP="008F59B5">
            <w:pPr>
              <w:spacing w:line="276" w:lineRule="auto"/>
            </w:pPr>
            <w:r>
              <w:t>25° Latitude</w:t>
            </w:r>
          </w:p>
        </w:tc>
        <w:tc>
          <w:tcPr>
            <w:tcW w:w="2449" w:type="dxa"/>
          </w:tcPr>
          <w:p w14:paraId="1047C5B9" w14:textId="77777777" w:rsidR="00DF3DC4" w:rsidRDefault="00DF3DC4" w:rsidP="008F59B5">
            <w:pPr>
              <w:spacing w:line="276" w:lineRule="auto"/>
            </w:pPr>
            <w:r>
              <w:t>25° (0.24)</w:t>
            </w:r>
          </w:p>
        </w:tc>
      </w:tr>
      <w:tr w:rsidR="00DF3DC4" w14:paraId="5B293E3F" w14:textId="77777777" w:rsidTr="008F59B5">
        <w:trPr>
          <w:trHeight w:val="20"/>
        </w:trPr>
        <w:tc>
          <w:tcPr>
            <w:tcW w:w="3775" w:type="dxa"/>
          </w:tcPr>
          <w:p w14:paraId="3B9A125D" w14:textId="77777777" w:rsidR="00DF3DC4" w:rsidRDefault="00DF3DC4" w:rsidP="008F59B5">
            <w:pPr>
              <w:spacing w:line="276" w:lineRule="auto"/>
            </w:pPr>
            <w:r>
              <w:t>Single, symmetrical spatial break at 25</w:t>
            </w:r>
            <w:r w:rsidRPr="00236BA4">
              <w:rPr>
                <w:vertAlign w:val="superscript"/>
              </w:rPr>
              <w:t>0</w:t>
            </w:r>
            <w:r>
              <w:t xml:space="preserve"> with no overlap and reduced contrast</w:t>
            </w:r>
          </w:p>
        </w:tc>
        <w:tc>
          <w:tcPr>
            <w:tcW w:w="3240" w:type="dxa"/>
          </w:tcPr>
          <w:p w14:paraId="20BF4DA2" w14:textId="77777777" w:rsidR="00DF3DC4" w:rsidRDefault="00DF3DC4" w:rsidP="008F59B5">
            <w:pPr>
              <w:spacing w:line="276" w:lineRule="auto"/>
            </w:pPr>
            <w:r>
              <w:t>25° Latitude</w:t>
            </w:r>
          </w:p>
        </w:tc>
        <w:tc>
          <w:tcPr>
            <w:tcW w:w="2449" w:type="dxa"/>
          </w:tcPr>
          <w:p w14:paraId="6611FD24" w14:textId="77777777" w:rsidR="00DF3DC4" w:rsidRDefault="00DF3DC4" w:rsidP="008F59B5">
            <w:pPr>
              <w:spacing w:line="276" w:lineRule="auto"/>
            </w:pPr>
            <w:r>
              <w:t>25° (0.30)</w:t>
            </w:r>
          </w:p>
        </w:tc>
      </w:tr>
      <w:tr w:rsidR="00DF3DC4" w14:paraId="4E182683" w14:textId="77777777" w:rsidTr="008F59B5">
        <w:trPr>
          <w:trHeight w:val="20"/>
        </w:trPr>
        <w:tc>
          <w:tcPr>
            <w:tcW w:w="3775" w:type="dxa"/>
          </w:tcPr>
          <w:p w14:paraId="5845CD81" w14:textId="77777777" w:rsidR="00DF3DC4" w:rsidRDefault="00DF3DC4" w:rsidP="008F59B5">
            <w:pPr>
              <w:spacing w:line="276" w:lineRule="auto"/>
            </w:pPr>
            <w:r>
              <w:t>Single spatial break with some overlap</w:t>
            </w:r>
          </w:p>
        </w:tc>
        <w:tc>
          <w:tcPr>
            <w:tcW w:w="3240" w:type="dxa"/>
          </w:tcPr>
          <w:p w14:paraId="08E9A6CF" w14:textId="77777777" w:rsidR="00DF3DC4" w:rsidRDefault="00DF3DC4" w:rsidP="008F59B5">
            <w:pPr>
              <w:spacing w:line="276" w:lineRule="auto"/>
            </w:pPr>
            <w:r>
              <w:t>49° Latitude</w:t>
            </w:r>
          </w:p>
        </w:tc>
        <w:tc>
          <w:tcPr>
            <w:tcW w:w="2449" w:type="dxa"/>
          </w:tcPr>
          <w:p w14:paraId="06B0F79E" w14:textId="77777777" w:rsidR="00DF3DC4" w:rsidRDefault="00DF3DC4" w:rsidP="008F59B5">
            <w:pPr>
              <w:spacing w:line="276" w:lineRule="auto"/>
            </w:pPr>
            <w:r>
              <w:t>49° (0.25); tied with 50°</w:t>
            </w:r>
          </w:p>
        </w:tc>
      </w:tr>
      <w:tr w:rsidR="00DF3DC4" w14:paraId="2E71A6F9" w14:textId="77777777" w:rsidTr="008F59B5">
        <w:trPr>
          <w:trHeight w:val="20"/>
        </w:trPr>
        <w:tc>
          <w:tcPr>
            <w:tcW w:w="3775" w:type="dxa"/>
          </w:tcPr>
          <w:p w14:paraId="0F8A5FB0" w14:textId="77777777" w:rsidR="00DF3DC4" w:rsidRDefault="00DF3DC4" w:rsidP="008F59B5">
            <w:pPr>
              <w:spacing w:line="276" w:lineRule="auto"/>
            </w:pPr>
            <w:r>
              <w:t xml:space="preserve">Single spatial break at edge of range with no overlap </w:t>
            </w:r>
          </w:p>
        </w:tc>
        <w:tc>
          <w:tcPr>
            <w:tcW w:w="3240" w:type="dxa"/>
          </w:tcPr>
          <w:p w14:paraId="4A858C39" w14:textId="77777777" w:rsidR="00DF3DC4" w:rsidRDefault="00DF3DC4" w:rsidP="008F59B5">
            <w:pPr>
              <w:spacing w:line="276" w:lineRule="auto"/>
            </w:pPr>
            <w:r>
              <w:t>Between 20° and 25° Latitude</w:t>
            </w:r>
          </w:p>
        </w:tc>
        <w:tc>
          <w:tcPr>
            <w:tcW w:w="2449" w:type="dxa"/>
          </w:tcPr>
          <w:p w14:paraId="006143C6" w14:textId="77777777" w:rsidR="00DF3DC4" w:rsidRDefault="00DF3DC4" w:rsidP="008F59B5">
            <w:pPr>
              <w:spacing w:line="276" w:lineRule="auto"/>
            </w:pPr>
            <w:r>
              <w:t>23° (0.38; 0.92 between 20° and 25°)</w:t>
            </w:r>
          </w:p>
        </w:tc>
      </w:tr>
    </w:tbl>
    <w:p w14:paraId="591F6018" w14:textId="77777777" w:rsidR="00DF3DC4" w:rsidRDefault="00DF3DC4" w:rsidP="00DF3DC4">
      <w:pPr>
        <w:pStyle w:val="Caption"/>
        <w:spacing w:before="240" w:after="0"/>
        <w:jc w:val="both"/>
        <w:sectPr w:rsidR="00DF3DC4">
          <w:footerReference w:type="default" r:id="rId21"/>
          <w:pgSz w:w="12240" w:h="15840"/>
          <w:pgMar w:top="1440" w:right="1440" w:bottom="1440" w:left="1440" w:header="720" w:footer="720" w:gutter="0"/>
          <w:cols w:space="720"/>
          <w:docGrid w:linePitch="360"/>
        </w:sectPr>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Summary of true and most-frequently detected break points following GAM derivative analysis. For each scenario, the most-frequently identified break point is presented, with the proportion of 100 runs which detected this point in parentheses. The distribution of detected break points can be visualized in </w:t>
      </w:r>
      <w:r>
        <w:fldChar w:fldCharType="begin"/>
      </w:r>
      <w:r>
        <w:instrText xml:space="preserve"> REF _Ref872266 \h  \* MERGEFORMAT </w:instrText>
      </w:r>
      <w:r>
        <w:fldChar w:fldCharType="separate"/>
      </w:r>
      <w:r>
        <w:t xml:space="preserve">Figure </w:t>
      </w:r>
      <w:r>
        <w:rPr>
          <w:noProof/>
        </w:rPr>
        <w:t>1</w:t>
      </w:r>
      <w:r>
        <w:fldChar w:fldCharType="end"/>
      </w:r>
      <w:r>
        <w:t>.</w:t>
      </w:r>
    </w:p>
    <w:p w14:paraId="4EFBD795" w14:textId="77777777" w:rsidR="00DF3DC4" w:rsidRPr="00DF3DC4" w:rsidRDefault="00DF3DC4">
      <w:pPr>
        <w:rPr>
          <w:ins w:id="111" w:author="Maia Kapur" w:date="2019-02-25T14:43:00Z"/>
        </w:rPr>
        <w:pPrChange w:id="112" w:author="Maia Kapur" w:date="2019-02-25T14:43:00Z">
          <w:pPr>
            <w:pStyle w:val="Heading1"/>
            <w:spacing w:line="360" w:lineRule="auto"/>
          </w:pPr>
        </w:pPrChange>
      </w:pPr>
    </w:p>
    <w:tbl>
      <w:tblPr>
        <w:tblStyle w:val="TableGrid"/>
        <w:tblpPr w:leftFromText="180" w:rightFromText="180" w:vertAnchor="text" w:tblpX="-1450" w:tblpY="304"/>
        <w:tblW w:w="11911" w:type="dxa"/>
        <w:tblLook w:val="04A0" w:firstRow="1" w:lastRow="0" w:firstColumn="1" w:lastColumn="0" w:noHBand="0" w:noVBand="1"/>
      </w:tblPr>
      <w:tblGrid>
        <w:gridCol w:w="2885"/>
        <w:gridCol w:w="1492"/>
        <w:gridCol w:w="771"/>
        <w:gridCol w:w="771"/>
        <w:gridCol w:w="964"/>
        <w:gridCol w:w="837"/>
        <w:gridCol w:w="1219"/>
        <w:gridCol w:w="1220"/>
        <w:gridCol w:w="876"/>
        <w:gridCol w:w="876"/>
      </w:tblGrid>
      <w:tr w:rsidR="00DF3DC4" w14:paraId="22F460F8" w14:textId="77777777" w:rsidTr="008F59B5">
        <w:trPr>
          <w:trHeight w:val="1273"/>
        </w:trPr>
        <w:tc>
          <w:tcPr>
            <w:tcW w:w="2885" w:type="dxa"/>
            <w:vMerge w:val="restart"/>
            <w:vAlign w:val="center"/>
          </w:tcPr>
          <w:p w14:paraId="12DF4D49" w14:textId="77777777" w:rsidR="00DF3DC4" w:rsidRPr="00D55A0E" w:rsidRDefault="00DF3DC4" w:rsidP="008F59B5">
            <w:pPr>
              <w:pStyle w:val="Caption"/>
              <w:spacing w:line="360" w:lineRule="auto"/>
              <w:jc w:val="center"/>
              <w:rPr>
                <w:b/>
              </w:rPr>
            </w:pPr>
            <w:r w:rsidRPr="00D55A0E">
              <w:rPr>
                <w:b/>
              </w:rPr>
              <w:t>Region</w:t>
            </w:r>
          </w:p>
        </w:tc>
        <w:tc>
          <w:tcPr>
            <w:tcW w:w="1492" w:type="dxa"/>
            <w:vMerge w:val="restart"/>
            <w:vAlign w:val="center"/>
          </w:tcPr>
          <w:p w14:paraId="1BA4A77D" w14:textId="77777777" w:rsidR="00DF3DC4" w:rsidRPr="00D55A0E" w:rsidRDefault="00DF3DC4" w:rsidP="008F59B5">
            <w:pPr>
              <w:pStyle w:val="Caption"/>
              <w:spacing w:line="360" w:lineRule="auto"/>
              <w:jc w:val="center"/>
              <w:rPr>
                <w:b/>
              </w:rPr>
            </w:pPr>
            <w:r w:rsidRPr="00D55A0E">
              <w:rPr>
                <w:b/>
              </w:rPr>
              <w:t>Survey Method</w:t>
            </w:r>
          </w:p>
        </w:tc>
        <w:tc>
          <w:tcPr>
            <w:tcW w:w="1542" w:type="dxa"/>
            <w:gridSpan w:val="2"/>
            <w:vAlign w:val="center"/>
          </w:tcPr>
          <w:p w14:paraId="16BA2235" w14:textId="77777777" w:rsidR="00DF3DC4" w:rsidRPr="00D55A0E" w:rsidRDefault="00DF3DC4" w:rsidP="008F59B5">
            <w:pPr>
              <w:pStyle w:val="Caption"/>
              <w:spacing w:line="360" w:lineRule="auto"/>
              <w:jc w:val="center"/>
              <w:rPr>
                <w:b/>
              </w:rPr>
            </w:pPr>
            <w:r w:rsidRPr="00D55A0E">
              <w:rPr>
                <w:b/>
              </w:rPr>
              <w:t xml:space="preserve">Sample </w:t>
            </w:r>
            <w:r>
              <w:rPr>
                <w:b/>
              </w:rPr>
              <w:t>s</w:t>
            </w:r>
            <w:r w:rsidRPr="00D55A0E">
              <w:rPr>
                <w:b/>
              </w:rPr>
              <w:t>ize used in this analysis</w:t>
            </w:r>
          </w:p>
        </w:tc>
        <w:tc>
          <w:tcPr>
            <w:tcW w:w="5992" w:type="dxa"/>
            <w:gridSpan w:val="6"/>
            <w:vAlign w:val="center"/>
          </w:tcPr>
          <w:p w14:paraId="7DBEFCC7" w14:textId="77777777" w:rsidR="00DF3DC4" w:rsidRPr="00D55A0E" w:rsidRDefault="00DF3DC4" w:rsidP="008F59B5">
            <w:pPr>
              <w:pStyle w:val="Caption"/>
              <w:spacing w:line="360" w:lineRule="auto"/>
              <w:jc w:val="center"/>
              <w:rPr>
                <w:b/>
              </w:rPr>
            </w:pPr>
            <w:r w:rsidRPr="00D55A0E">
              <w:rPr>
                <w:b/>
              </w:rPr>
              <w:t>VBGF parameters from recent assessments</w:t>
            </w:r>
          </w:p>
        </w:tc>
      </w:tr>
      <w:tr w:rsidR="00DF3DC4" w14:paraId="789BB95D" w14:textId="77777777" w:rsidTr="008F59B5">
        <w:trPr>
          <w:trHeight w:val="260"/>
        </w:trPr>
        <w:tc>
          <w:tcPr>
            <w:tcW w:w="2885" w:type="dxa"/>
            <w:vMerge/>
            <w:vAlign w:val="center"/>
          </w:tcPr>
          <w:p w14:paraId="1438DB8B" w14:textId="77777777" w:rsidR="00DF3DC4" w:rsidRPr="00D55A0E" w:rsidRDefault="00DF3DC4" w:rsidP="008F59B5">
            <w:pPr>
              <w:pStyle w:val="Caption"/>
              <w:spacing w:line="360" w:lineRule="auto"/>
              <w:jc w:val="center"/>
              <w:rPr>
                <w:b/>
              </w:rPr>
            </w:pPr>
          </w:p>
        </w:tc>
        <w:tc>
          <w:tcPr>
            <w:tcW w:w="1492" w:type="dxa"/>
            <w:vMerge/>
            <w:vAlign w:val="center"/>
          </w:tcPr>
          <w:p w14:paraId="644B27FB" w14:textId="77777777" w:rsidR="00DF3DC4" w:rsidRPr="00D55A0E" w:rsidRDefault="00DF3DC4" w:rsidP="008F59B5">
            <w:pPr>
              <w:pStyle w:val="Caption"/>
              <w:spacing w:line="360" w:lineRule="auto"/>
              <w:jc w:val="center"/>
              <w:rPr>
                <w:b/>
              </w:rPr>
            </w:pPr>
          </w:p>
        </w:tc>
        <w:tc>
          <w:tcPr>
            <w:tcW w:w="771" w:type="dxa"/>
            <w:vMerge w:val="restart"/>
            <w:vAlign w:val="center"/>
          </w:tcPr>
          <w:p w14:paraId="3249A2C6" w14:textId="77777777" w:rsidR="00DF3DC4" w:rsidRPr="00D55A0E" w:rsidRDefault="00DF3DC4" w:rsidP="008F59B5">
            <w:pPr>
              <w:pStyle w:val="Caption"/>
              <w:spacing w:line="360" w:lineRule="auto"/>
              <w:jc w:val="center"/>
              <w:rPr>
                <w:b/>
              </w:rPr>
            </w:pPr>
            <w:r w:rsidRPr="00D55A0E">
              <w:rPr>
                <w:b/>
              </w:rPr>
              <w:t xml:space="preserve">M </w:t>
            </w:r>
          </w:p>
        </w:tc>
        <w:tc>
          <w:tcPr>
            <w:tcW w:w="771" w:type="dxa"/>
            <w:vMerge w:val="restart"/>
            <w:vAlign w:val="center"/>
          </w:tcPr>
          <w:p w14:paraId="4DF6508F" w14:textId="77777777" w:rsidR="00DF3DC4" w:rsidRPr="00D55A0E" w:rsidRDefault="00DF3DC4" w:rsidP="008F59B5">
            <w:pPr>
              <w:pStyle w:val="Caption"/>
              <w:spacing w:line="360" w:lineRule="auto"/>
              <w:jc w:val="center"/>
              <w:rPr>
                <w:b/>
              </w:rPr>
            </w:pPr>
            <w:r>
              <w:rPr>
                <w:b/>
              </w:rPr>
              <w:t>F</w:t>
            </w:r>
          </w:p>
        </w:tc>
        <w:tc>
          <w:tcPr>
            <w:tcW w:w="1801" w:type="dxa"/>
            <w:gridSpan w:val="2"/>
            <w:vAlign w:val="center"/>
          </w:tcPr>
          <w:p w14:paraId="7D7D547D" w14:textId="77777777" w:rsidR="00DF3DC4" w:rsidRPr="00D55A0E" w:rsidRDefault="00DF3DC4" w:rsidP="008F59B5">
            <w:pPr>
              <w:pStyle w:val="Caption"/>
              <w:spacing w:line="360" w:lineRule="auto"/>
              <w:jc w:val="center"/>
              <w:rPr>
                <w:b/>
              </w:rPr>
            </w:pPr>
            <w:r w:rsidRPr="00D55A0E">
              <w:rPr>
                <w:b/>
              </w:rPr>
              <w:t>L</w:t>
            </w:r>
            <w:r w:rsidRPr="00D55A0E">
              <w:rPr>
                <w:b/>
                <w:vertAlign w:val="subscript"/>
              </w:rPr>
              <w:t>∞</w:t>
            </w:r>
          </w:p>
        </w:tc>
        <w:tc>
          <w:tcPr>
            <w:tcW w:w="2439" w:type="dxa"/>
            <w:gridSpan w:val="2"/>
            <w:vAlign w:val="center"/>
          </w:tcPr>
          <w:p w14:paraId="4C1F37BF" w14:textId="77777777" w:rsidR="00DF3DC4" w:rsidRPr="00D55A0E" w:rsidRDefault="00DF3DC4" w:rsidP="008F59B5">
            <w:pPr>
              <w:pStyle w:val="Caption"/>
              <w:spacing w:line="360" w:lineRule="auto"/>
              <w:jc w:val="center"/>
              <w:rPr>
                <w:b/>
              </w:rPr>
            </w:pPr>
            <w:r w:rsidRPr="00D55A0E">
              <w:rPr>
                <w:b/>
              </w:rPr>
              <w:t>K</w:t>
            </w:r>
          </w:p>
        </w:tc>
        <w:tc>
          <w:tcPr>
            <w:tcW w:w="1752" w:type="dxa"/>
            <w:gridSpan w:val="2"/>
            <w:vAlign w:val="center"/>
          </w:tcPr>
          <w:p w14:paraId="64AA696F" w14:textId="77777777" w:rsidR="00DF3DC4" w:rsidRPr="00D55A0E" w:rsidRDefault="00DF3DC4" w:rsidP="008F59B5">
            <w:pPr>
              <w:pStyle w:val="Caption"/>
              <w:spacing w:line="360" w:lineRule="auto"/>
              <w:jc w:val="center"/>
              <w:rPr>
                <w:b/>
              </w:rPr>
            </w:pPr>
            <w:r>
              <w:rPr>
                <w:b/>
              </w:rPr>
              <w:t>t</w:t>
            </w:r>
            <w:r w:rsidRPr="00D55A0E">
              <w:rPr>
                <w:b/>
              </w:rPr>
              <w:t>0 (years)</w:t>
            </w:r>
          </w:p>
        </w:tc>
      </w:tr>
      <w:tr w:rsidR="00DF3DC4" w14:paraId="5B80821D" w14:textId="77777777" w:rsidTr="008F59B5">
        <w:trPr>
          <w:trHeight w:val="359"/>
        </w:trPr>
        <w:tc>
          <w:tcPr>
            <w:tcW w:w="2885" w:type="dxa"/>
            <w:vMerge/>
            <w:vAlign w:val="center"/>
          </w:tcPr>
          <w:p w14:paraId="09231029" w14:textId="77777777" w:rsidR="00DF3DC4" w:rsidRPr="00D55A0E" w:rsidRDefault="00DF3DC4" w:rsidP="008F59B5">
            <w:pPr>
              <w:pStyle w:val="Caption"/>
              <w:spacing w:line="360" w:lineRule="auto"/>
              <w:jc w:val="center"/>
              <w:rPr>
                <w:b/>
              </w:rPr>
            </w:pPr>
          </w:p>
        </w:tc>
        <w:tc>
          <w:tcPr>
            <w:tcW w:w="1492" w:type="dxa"/>
            <w:vMerge/>
            <w:vAlign w:val="center"/>
          </w:tcPr>
          <w:p w14:paraId="212FB39D" w14:textId="77777777" w:rsidR="00DF3DC4" w:rsidRPr="00D55A0E" w:rsidRDefault="00DF3DC4" w:rsidP="008F59B5">
            <w:pPr>
              <w:pStyle w:val="Caption"/>
              <w:spacing w:line="360" w:lineRule="auto"/>
              <w:jc w:val="center"/>
              <w:rPr>
                <w:b/>
              </w:rPr>
            </w:pPr>
          </w:p>
        </w:tc>
        <w:tc>
          <w:tcPr>
            <w:tcW w:w="771" w:type="dxa"/>
            <w:vMerge/>
            <w:vAlign w:val="center"/>
          </w:tcPr>
          <w:p w14:paraId="3E0A42C9" w14:textId="77777777" w:rsidR="00DF3DC4" w:rsidRPr="00D55A0E" w:rsidRDefault="00DF3DC4" w:rsidP="008F59B5">
            <w:pPr>
              <w:pStyle w:val="Caption"/>
              <w:spacing w:line="360" w:lineRule="auto"/>
              <w:jc w:val="center"/>
              <w:rPr>
                <w:b/>
              </w:rPr>
            </w:pPr>
          </w:p>
        </w:tc>
        <w:tc>
          <w:tcPr>
            <w:tcW w:w="771" w:type="dxa"/>
            <w:vMerge/>
            <w:vAlign w:val="center"/>
          </w:tcPr>
          <w:p w14:paraId="2AB0EE11" w14:textId="77777777" w:rsidR="00DF3DC4" w:rsidRPr="00D55A0E" w:rsidRDefault="00DF3DC4" w:rsidP="008F59B5">
            <w:pPr>
              <w:pStyle w:val="Caption"/>
              <w:spacing w:line="360" w:lineRule="auto"/>
              <w:jc w:val="center"/>
              <w:rPr>
                <w:b/>
              </w:rPr>
            </w:pPr>
          </w:p>
        </w:tc>
        <w:tc>
          <w:tcPr>
            <w:tcW w:w="964" w:type="dxa"/>
            <w:vAlign w:val="center"/>
          </w:tcPr>
          <w:p w14:paraId="60A9BBDE" w14:textId="77777777" w:rsidR="00DF3DC4" w:rsidRPr="00D55A0E" w:rsidRDefault="00DF3DC4" w:rsidP="008F59B5">
            <w:pPr>
              <w:pStyle w:val="Caption"/>
              <w:spacing w:line="360" w:lineRule="auto"/>
              <w:jc w:val="center"/>
              <w:rPr>
                <w:b/>
              </w:rPr>
            </w:pPr>
            <w:r w:rsidRPr="00D55A0E">
              <w:rPr>
                <w:b/>
              </w:rPr>
              <w:t>M</w:t>
            </w:r>
          </w:p>
        </w:tc>
        <w:tc>
          <w:tcPr>
            <w:tcW w:w="837" w:type="dxa"/>
            <w:vAlign w:val="center"/>
          </w:tcPr>
          <w:p w14:paraId="6A992E9A" w14:textId="77777777" w:rsidR="00DF3DC4" w:rsidRPr="00D55A0E" w:rsidRDefault="00DF3DC4" w:rsidP="008F59B5">
            <w:pPr>
              <w:pStyle w:val="Caption"/>
              <w:spacing w:line="360" w:lineRule="auto"/>
              <w:jc w:val="center"/>
              <w:rPr>
                <w:b/>
              </w:rPr>
            </w:pPr>
            <w:r w:rsidRPr="00D55A0E">
              <w:rPr>
                <w:b/>
              </w:rPr>
              <w:t>F</w:t>
            </w:r>
          </w:p>
        </w:tc>
        <w:tc>
          <w:tcPr>
            <w:tcW w:w="1219" w:type="dxa"/>
            <w:vAlign w:val="center"/>
          </w:tcPr>
          <w:p w14:paraId="119DCCEC" w14:textId="77777777" w:rsidR="00DF3DC4" w:rsidRPr="00D55A0E" w:rsidRDefault="00DF3DC4" w:rsidP="008F59B5">
            <w:pPr>
              <w:pStyle w:val="Caption"/>
              <w:spacing w:line="360" w:lineRule="auto"/>
              <w:jc w:val="center"/>
              <w:rPr>
                <w:b/>
              </w:rPr>
            </w:pPr>
            <w:r w:rsidRPr="00D55A0E">
              <w:rPr>
                <w:b/>
              </w:rPr>
              <w:t>M</w:t>
            </w:r>
          </w:p>
        </w:tc>
        <w:tc>
          <w:tcPr>
            <w:tcW w:w="1220" w:type="dxa"/>
            <w:vAlign w:val="center"/>
          </w:tcPr>
          <w:p w14:paraId="6DCB40B0" w14:textId="77777777" w:rsidR="00DF3DC4" w:rsidRPr="00D55A0E" w:rsidRDefault="00DF3DC4" w:rsidP="008F59B5">
            <w:pPr>
              <w:pStyle w:val="Caption"/>
              <w:spacing w:line="360" w:lineRule="auto"/>
              <w:jc w:val="center"/>
              <w:rPr>
                <w:b/>
              </w:rPr>
            </w:pPr>
            <w:r w:rsidRPr="00D55A0E">
              <w:rPr>
                <w:b/>
              </w:rPr>
              <w:t>F</w:t>
            </w:r>
          </w:p>
        </w:tc>
        <w:tc>
          <w:tcPr>
            <w:tcW w:w="876" w:type="dxa"/>
            <w:vAlign w:val="center"/>
          </w:tcPr>
          <w:p w14:paraId="297DA0AB" w14:textId="77777777" w:rsidR="00DF3DC4" w:rsidRPr="00D55A0E" w:rsidRDefault="00DF3DC4" w:rsidP="008F59B5">
            <w:pPr>
              <w:pStyle w:val="Caption"/>
              <w:spacing w:line="360" w:lineRule="auto"/>
              <w:jc w:val="center"/>
              <w:rPr>
                <w:b/>
              </w:rPr>
            </w:pPr>
            <w:r w:rsidRPr="00D55A0E">
              <w:rPr>
                <w:b/>
              </w:rPr>
              <w:t>M</w:t>
            </w:r>
          </w:p>
        </w:tc>
        <w:tc>
          <w:tcPr>
            <w:tcW w:w="876" w:type="dxa"/>
            <w:vAlign w:val="center"/>
          </w:tcPr>
          <w:p w14:paraId="538975FE" w14:textId="77777777" w:rsidR="00DF3DC4" w:rsidRPr="00D55A0E" w:rsidRDefault="00DF3DC4" w:rsidP="008F59B5">
            <w:pPr>
              <w:pStyle w:val="Caption"/>
              <w:spacing w:line="360" w:lineRule="auto"/>
              <w:jc w:val="center"/>
              <w:rPr>
                <w:b/>
              </w:rPr>
            </w:pPr>
            <w:r w:rsidRPr="00D55A0E">
              <w:rPr>
                <w:b/>
              </w:rPr>
              <w:t>F</w:t>
            </w:r>
          </w:p>
        </w:tc>
      </w:tr>
      <w:tr w:rsidR="00DF3DC4" w14:paraId="202AE9F2" w14:textId="77777777" w:rsidTr="008F59B5">
        <w:trPr>
          <w:trHeight w:val="1808"/>
        </w:trPr>
        <w:tc>
          <w:tcPr>
            <w:tcW w:w="2885" w:type="dxa"/>
            <w:vAlign w:val="center"/>
          </w:tcPr>
          <w:p w14:paraId="6C0C8180" w14:textId="77777777" w:rsidR="00DF3DC4" w:rsidRDefault="00DF3DC4" w:rsidP="008F59B5">
            <w:pPr>
              <w:pStyle w:val="Caption"/>
              <w:spacing w:line="360" w:lineRule="auto"/>
            </w:pPr>
            <w:r w:rsidRPr="004906F5">
              <w:t>West Coast of US</w:t>
            </w:r>
            <w:r>
              <w:t xml:space="preserve"> </w:t>
            </w:r>
            <w:r>
              <w:fldChar w:fldCharType="begin" w:fldLock="1"/>
            </w:r>
            <w: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fldChar w:fldCharType="separate"/>
            </w:r>
            <w:r w:rsidRPr="00EC5D55">
              <w:rPr>
                <w:noProof/>
              </w:rPr>
              <w:t>(Johnson et al., 2015)</w:t>
            </w:r>
            <w:r>
              <w:fldChar w:fldCharType="end"/>
            </w:r>
          </w:p>
        </w:tc>
        <w:tc>
          <w:tcPr>
            <w:tcW w:w="1492" w:type="dxa"/>
          </w:tcPr>
          <w:p w14:paraId="36D10C14" w14:textId="77777777" w:rsidR="00DF3DC4" w:rsidRDefault="00DF3DC4" w:rsidP="008F59B5">
            <w:pPr>
              <w:pStyle w:val="Caption"/>
              <w:spacing w:line="360" w:lineRule="auto"/>
            </w:pPr>
            <w:r>
              <w:t>Trawl on chartered commercial fishing vessels</w:t>
            </w:r>
          </w:p>
        </w:tc>
        <w:tc>
          <w:tcPr>
            <w:tcW w:w="771" w:type="dxa"/>
            <w:vAlign w:val="center"/>
          </w:tcPr>
          <w:p w14:paraId="0CC9296B" w14:textId="77777777" w:rsidR="00DF3DC4" w:rsidRDefault="00DF3DC4" w:rsidP="008F59B5">
            <w:pPr>
              <w:pStyle w:val="Caption"/>
              <w:spacing w:line="360" w:lineRule="auto"/>
            </w:pPr>
            <w:r>
              <w:t>4056</w:t>
            </w:r>
          </w:p>
        </w:tc>
        <w:tc>
          <w:tcPr>
            <w:tcW w:w="771" w:type="dxa"/>
            <w:vAlign w:val="center"/>
          </w:tcPr>
          <w:p w14:paraId="1C46B2A8" w14:textId="77777777" w:rsidR="00DF3DC4" w:rsidRDefault="00DF3DC4" w:rsidP="008F59B5">
            <w:pPr>
              <w:pStyle w:val="Caption"/>
              <w:spacing w:line="360" w:lineRule="auto"/>
            </w:pPr>
            <w:r>
              <w:t>4183</w:t>
            </w:r>
          </w:p>
        </w:tc>
        <w:tc>
          <w:tcPr>
            <w:tcW w:w="964" w:type="dxa"/>
            <w:vAlign w:val="center"/>
          </w:tcPr>
          <w:p w14:paraId="5F40A721" w14:textId="77777777" w:rsidR="00DF3DC4" w:rsidRDefault="00DF3DC4" w:rsidP="008F59B5">
            <w:pPr>
              <w:pStyle w:val="Caption"/>
              <w:spacing w:line="360" w:lineRule="auto"/>
            </w:pPr>
            <w:r>
              <w:t>57</w:t>
            </w:r>
          </w:p>
        </w:tc>
        <w:tc>
          <w:tcPr>
            <w:tcW w:w="837" w:type="dxa"/>
            <w:vAlign w:val="center"/>
          </w:tcPr>
          <w:p w14:paraId="4E587D7F" w14:textId="77777777" w:rsidR="00DF3DC4" w:rsidRDefault="00DF3DC4" w:rsidP="008F59B5">
            <w:pPr>
              <w:pStyle w:val="Caption"/>
              <w:spacing w:line="360" w:lineRule="auto"/>
            </w:pPr>
            <w:r>
              <w:t>64</w:t>
            </w:r>
          </w:p>
        </w:tc>
        <w:tc>
          <w:tcPr>
            <w:tcW w:w="1219" w:type="dxa"/>
            <w:vAlign w:val="center"/>
          </w:tcPr>
          <w:p w14:paraId="33D3492E" w14:textId="77777777" w:rsidR="00DF3DC4" w:rsidRDefault="00DF3DC4" w:rsidP="008F59B5">
            <w:pPr>
              <w:pStyle w:val="Caption"/>
              <w:spacing w:line="360" w:lineRule="auto"/>
            </w:pPr>
            <w:r>
              <w:t>0.41</w:t>
            </w:r>
          </w:p>
        </w:tc>
        <w:tc>
          <w:tcPr>
            <w:tcW w:w="1220" w:type="dxa"/>
            <w:vAlign w:val="center"/>
          </w:tcPr>
          <w:p w14:paraId="4BAB2D98" w14:textId="77777777" w:rsidR="00DF3DC4" w:rsidRDefault="00DF3DC4" w:rsidP="008F59B5">
            <w:pPr>
              <w:pStyle w:val="Caption"/>
              <w:spacing w:line="360" w:lineRule="auto"/>
            </w:pPr>
            <w:r>
              <w:t>0.32</w:t>
            </w:r>
          </w:p>
        </w:tc>
        <w:tc>
          <w:tcPr>
            <w:tcW w:w="876" w:type="dxa"/>
            <w:vAlign w:val="center"/>
          </w:tcPr>
          <w:p w14:paraId="01010FCB" w14:textId="77777777" w:rsidR="00DF3DC4" w:rsidRDefault="00DF3DC4" w:rsidP="008F59B5">
            <w:pPr>
              <w:pStyle w:val="Caption"/>
              <w:spacing w:line="360" w:lineRule="auto"/>
            </w:pPr>
            <w:r>
              <w:t>0 (fixed)</w:t>
            </w:r>
          </w:p>
        </w:tc>
        <w:tc>
          <w:tcPr>
            <w:tcW w:w="876" w:type="dxa"/>
            <w:vAlign w:val="center"/>
          </w:tcPr>
          <w:p w14:paraId="20C77D9E" w14:textId="77777777" w:rsidR="00DF3DC4" w:rsidRDefault="00DF3DC4" w:rsidP="008F59B5">
            <w:pPr>
              <w:pStyle w:val="Caption"/>
              <w:spacing w:line="360" w:lineRule="auto"/>
            </w:pPr>
            <w:r>
              <w:t>0 (fixed)</w:t>
            </w:r>
          </w:p>
        </w:tc>
      </w:tr>
      <w:tr w:rsidR="00DF3DC4" w14:paraId="1CAC66FA" w14:textId="77777777" w:rsidTr="008F59B5">
        <w:trPr>
          <w:trHeight w:val="736"/>
        </w:trPr>
        <w:tc>
          <w:tcPr>
            <w:tcW w:w="2885" w:type="dxa"/>
            <w:vAlign w:val="center"/>
          </w:tcPr>
          <w:p w14:paraId="295DBC33" w14:textId="77777777" w:rsidR="00DF3DC4" w:rsidRDefault="00DF3DC4" w:rsidP="008F59B5">
            <w:pPr>
              <w:pStyle w:val="Caption"/>
              <w:spacing w:line="360" w:lineRule="auto"/>
            </w:pPr>
            <w:r w:rsidRPr="004906F5">
              <w:t>British Columbia</w:t>
            </w:r>
          </w:p>
        </w:tc>
        <w:tc>
          <w:tcPr>
            <w:tcW w:w="1492" w:type="dxa"/>
          </w:tcPr>
          <w:p w14:paraId="0C09B31B" w14:textId="77777777" w:rsidR="00DF3DC4" w:rsidRDefault="00DF3DC4" w:rsidP="008F59B5">
            <w:pPr>
              <w:pStyle w:val="Caption"/>
              <w:spacing w:line="360" w:lineRule="auto"/>
            </w:pPr>
            <w:r>
              <w:t>Stratified trap survey</w:t>
            </w:r>
          </w:p>
        </w:tc>
        <w:tc>
          <w:tcPr>
            <w:tcW w:w="771" w:type="dxa"/>
            <w:vAlign w:val="center"/>
          </w:tcPr>
          <w:p w14:paraId="6B28C1F9" w14:textId="77777777" w:rsidR="00DF3DC4" w:rsidRDefault="00DF3DC4" w:rsidP="008F59B5">
            <w:pPr>
              <w:pStyle w:val="Caption"/>
              <w:spacing w:line="360" w:lineRule="auto"/>
            </w:pPr>
            <w:r>
              <w:t>3725</w:t>
            </w:r>
          </w:p>
        </w:tc>
        <w:tc>
          <w:tcPr>
            <w:tcW w:w="771" w:type="dxa"/>
            <w:vAlign w:val="center"/>
          </w:tcPr>
          <w:p w14:paraId="15A667A1" w14:textId="77777777" w:rsidR="00DF3DC4" w:rsidRDefault="00DF3DC4" w:rsidP="008F59B5">
            <w:pPr>
              <w:pStyle w:val="Caption"/>
              <w:spacing w:line="360" w:lineRule="auto"/>
            </w:pPr>
            <w:r>
              <w:t>4514</w:t>
            </w:r>
          </w:p>
        </w:tc>
        <w:tc>
          <w:tcPr>
            <w:tcW w:w="964" w:type="dxa"/>
            <w:vAlign w:val="center"/>
          </w:tcPr>
          <w:p w14:paraId="2BE25897" w14:textId="77777777" w:rsidR="00DF3DC4" w:rsidRDefault="00DF3DC4" w:rsidP="008F59B5">
            <w:pPr>
              <w:pStyle w:val="Caption"/>
              <w:spacing w:line="360" w:lineRule="auto"/>
            </w:pPr>
            <w:r>
              <w:t>68.99</w:t>
            </w:r>
          </w:p>
        </w:tc>
        <w:tc>
          <w:tcPr>
            <w:tcW w:w="837" w:type="dxa"/>
            <w:vAlign w:val="center"/>
          </w:tcPr>
          <w:p w14:paraId="256D6F2D" w14:textId="77777777" w:rsidR="00DF3DC4" w:rsidRDefault="00DF3DC4" w:rsidP="008F59B5">
            <w:pPr>
              <w:pStyle w:val="Caption"/>
              <w:spacing w:line="360" w:lineRule="auto"/>
            </w:pPr>
            <w:r>
              <w:t>72.00</w:t>
            </w:r>
          </w:p>
        </w:tc>
        <w:tc>
          <w:tcPr>
            <w:tcW w:w="1219" w:type="dxa"/>
            <w:vAlign w:val="center"/>
          </w:tcPr>
          <w:p w14:paraId="724ECE69" w14:textId="77777777" w:rsidR="00DF3DC4" w:rsidRDefault="00DF3DC4" w:rsidP="008F59B5">
            <w:pPr>
              <w:pStyle w:val="Caption"/>
              <w:spacing w:line="360" w:lineRule="auto"/>
            </w:pPr>
            <w:r>
              <w:t>0.29</w:t>
            </w:r>
          </w:p>
        </w:tc>
        <w:tc>
          <w:tcPr>
            <w:tcW w:w="1220" w:type="dxa"/>
            <w:vAlign w:val="center"/>
          </w:tcPr>
          <w:p w14:paraId="545193C5" w14:textId="77777777" w:rsidR="00DF3DC4" w:rsidRDefault="00DF3DC4" w:rsidP="008F59B5">
            <w:pPr>
              <w:pStyle w:val="Caption"/>
              <w:spacing w:line="360" w:lineRule="auto"/>
            </w:pPr>
            <w:r>
              <w:t>0.25</w:t>
            </w:r>
          </w:p>
        </w:tc>
        <w:tc>
          <w:tcPr>
            <w:tcW w:w="876" w:type="dxa"/>
            <w:vAlign w:val="center"/>
          </w:tcPr>
          <w:p w14:paraId="589ECFB2" w14:textId="77777777" w:rsidR="00DF3DC4" w:rsidRDefault="00DF3DC4" w:rsidP="008F59B5">
            <w:pPr>
              <w:pStyle w:val="Caption"/>
              <w:spacing w:line="360" w:lineRule="auto"/>
            </w:pPr>
            <w:r>
              <w:t>32.50</w:t>
            </w:r>
          </w:p>
        </w:tc>
        <w:tc>
          <w:tcPr>
            <w:tcW w:w="876" w:type="dxa"/>
            <w:vAlign w:val="center"/>
          </w:tcPr>
          <w:p w14:paraId="5F92C56A" w14:textId="77777777" w:rsidR="00DF3DC4" w:rsidRDefault="00DF3DC4" w:rsidP="008F59B5">
            <w:pPr>
              <w:pStyle w:val="Caption"/>
              <w:spacing w:line="360" w:lineRule="auto"/>
            </w:pPr>
            <w:r>
              <w:t>32.50</w:t>
            </w:r>
          </w:p>
        </w:tc>
      </w:tr>
      <w:tr w:rsidR="00DF3DC4" w14:paraId="06629334" w14:textId="77777777" w:rsidTr="008F59B5">
        <w:trPr>
          <w:trHeight w:val="1792"/>
        </w:trPr>
        <w:tc>
          <w:tcPr>
            <w:tcW w:w="2885" w:type="dxa"/>
            <w:vAlign w:val="center"/>
          </w:tcPr>
          <w:p w14:paraId="1CF734C7" w14:textId="77777777" w:rsidR="00DF3DC4" w:rsidRDefault="00DF3DC4" w:rsidP="008F59B5">
            <w:pPr>
              <w:pStyle w:val="Caption"/>
              <w:spacing w:line="360" w:lineRule="auto"/>
            </w:pPr>
            <w:r w:rsidRPr="004906F5">
              <w:t>Alaska</w:t>
            </w:r>
            <w:r>
              <w:t xml:space="preserve"> Federal </w:t>
            </w:r>
            <w:r>
              <w:fldChar w:fldCharType="begin" w:fldLock="1"/>
            </w:r>
            <w:r>
              <w:instrText>ADDIN CSL_CITATION {"citationItems":[{"id":"ITEM-1","itemData":{"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December 2015","issued":{"date-parts":[["2015"]]},"page":"576-717","title":"Assessment of the sablefish stock in Alaska","type":"article-journal","volume":"2014"},"uris":["http://www.mendeley.com/documents/?uuid=edb12ed7-a488-41a7-8287-3b3faf47a1e4"]}],"mendeley":{"formattedCitation":"(Dana H Hanselman et al., 2015)","manualFormatting":"(Hanselman et al., 2015)","plainTextFormattedCitation":"(Dana H Hanselman et al., 2015)","previouslyFormattedCitation":"(Dana H Hanselman et al., 2015)"},"properties":{"noteIndex":0},"schema":"https://github.com/citation-style-language/schema/raw/master/csl-citation.json"}</w:instrText>
            </w:r>
            <w:r>
              <w:fldChar w:fldCharType="separate"/>
            </w:r>
            <w:r w:rsidRPr="00EC5D55">
              <w:rPr>
                <w:noProof/>
              </w:rPr>
              <w:t>(Hanselman et al., 2015)</w:t>
            </w:r>
            <w:r>
              <w:fldChar w:fldCharType="end"/>
            </w:r>
          </w:p>
        </w:tc>
        <w:tc>
          <w:tcPr>
            <w:tcW w:w="1492" w:type="dxa"/>
          </w:tcPr>
          <w:p w14:paraId="52B0735C" w14:textId="77777777" w:rsidR="00DF3DC4" w:rsidRDefault="00DF3DC4" w:rsidP="008F59B5">
            <w:pPr>
              <w:pStyle w:val="Caption"/>
              <w:spacing w:line="360" w:lineRule="auto"/>
            </w:pPr>
            <w:r>
              <w:t>Longline on chartered commercial fishing vessels</w:t>
            </w:r>
          </w:p>
        </w:tc>
        <w:tc>
          <w:tcPr>
            <w:tcW w:w="771" w:type="dxa"/>
            <w:vAlign w:val="center"/>
          </w:tcPr>
          <w:p w14:paraId="56466BAF" w14:textId="77777777" w:rsidR="00DF3DC4" w:rsidRDefault="00DF3DC4" w:rsidP="008F59B5">
            <w:pPr>
              <w:pStyle w:val="Caption"/>
              <w:spacing w:line="360" w:lineRule="auto"/>
            </w:pPr>
            <w:r>
              <w:t>3531</w:t>
            </w:r>
          </w:p>
        </w:tc>
        <w:tc>
          <w:tcPr>
            <w:tcW w:w="771" w:type="dxa"/>
            <w:vAlign w:val="center"/>
          </w:tcPr>
          <w:p w14:paraId="669DFB8D" w14:textId="77777777" w:rsidR="00DF3DC4" w:rsidRDefault="00DF3DC4" w:rsidP="008F59B5">
            <w:pPr>
              <w:pStyle w:val="Caption"/>
              <w:spacing w:line="360" w:lineRule="auto"/>
            </w:pPr>
            <w:r>
              <w:t>4551</w:t>
            </w:r>
          </w:p>
        </w:tc>
        <w:tc>
          <w:tcPr>
            <w:tcW w:w="964" w:type="dxa"/>
            <w:vAlign w:val="center"/>
          </w:tcPr>
          <w:p w14:paraId="55C84E67" w14:textId="77777777" w:rsidR="00DF3DC4" w:rsidRDefault="00DF3DC4" w:rsidP="008F59B5">
            <w:pPr>
              <w:pStyle w:val="Caption"/>
              <w:spacing w:line="360" w:lineRule="auto"/>
            </w:pPr>
            <w:r>
              <w:t>*67.8</w:t>
            </w:r>
          </w:p>
          <w:p w14:paraId="00749AC4" w14:textId="77777777" w:rsidR="00DF3DC4" w:rsidRPr="00E2026F" w:rsidRDefault="00DF3DC4" w:rsidP="008F59B5">
            <w:pPr>
              <w:spacing w:line="360" w:lineRule="auto"/>
            </w:pPr>
            <w:r>
              <w:t>⁑65.3</w:t>
            </w:r>
          </w:p>
        </w:tc>
        <w:tc>
          <w:tcPr>
            <w:tcW w:w="837" w:type="dxa"/>
            <w:vAlign w:val="center"/>
          </w:tcPr>
          <w:p w14:paraId="14620069" w14:textId="77777777" w:rsidR="00DF3DC4" w:rsidRDefault="00DF3DC4" w:rsidP="008F59B5">
            <w:pPr>
              <w:pStyle w:val="Caption"/>
              <w:spacing w:line="360" w:lineRule="auto"/>
            </w:pPr>
            <w:r>
              <w:t>*80.2</w:t>
            </w:r>
          </w:p>
          <w:p w14:paraId="0EB68042" w14:textId="77777777" w:rsidR="00DF3DC4" w:rsidRPr="00E2026F" w:rsidRDefault="00DF3DC4" w:rsidP="008F59B5">
            <w:pPr>
              <w:spacing w:line="360" w:lineRule="auto"/>
            </w:pPr>
            <w:r>
              <w:t>⁑75.6</w:t>
            </w:r>
          </w:p>
        </w:tc>
        <w:tc>
          <w:tcPr>
            <w:tcW w:w="1219" w:type="dxa"/>
            <w:vAlign w:val="center"/>
          </w:tcPr>
          <w:p w14:paraId="0A63273A" w14:textId="77777777" w:rsidR="00DF3DC4" w:rsidRDefault="00DF3DC4" w:rsidP="008F59B5">
            <w:pPr>
              <w:pStyle w:val="Caption"/>
              <w:spacing w:line="360" w:lineRule="auto"/>
            </w:pPr>
            <w:r>
              <w:t>*0.29</w:t>
            </w:r>
          </w:p>
          <w:p w14:paraId="18E4A398" w14:textId="77777777" w:rsidR="00DF3DC4" w:rsidRPr="00E2026F" w:rsidRDefault="00DF3DC4" w:rsidP="008F59B5">
            <w:pPr>
              <w:spacing w:line="360" w:lineRule="auto"/>
            </w:pPr>
            <w:r>
              <w:t>⁑0.28</w:t>
            </w:r>
          </w:p>
        </w:tc>
        <w:tc>
          <w:tcPr>
            <w:tcW w:w="1220" w:type="dxa"/>
            <w:vAlign w:val="center"/>
          </w:tcPr>
          <w:p w14:paraId="1664ACF0" w14:textId="77777777" w:rsidR="00DF3DC4" w:rsidRDefault="00DF3DC4" w:rsidP="008F59B5">
            <w:pPr>
              <w:pStyle w:val="Caption"/>
              <w:spacing w:line="360" w:lineRule="auto"/>
            </w:pPr>
            <w:r>
              <w:t>*0.22</w:t>
            </w:r>
          </w:p>
          <w:p w14:paraId="2F4B438D" w14:textId="77777777" w:rsidR="00DF3DC4" w:rsidRPr="00E2026F" w:rsidRDefault="00DF3DC4" w:rsidP="008F59B5">
            <w:pPr>
              <w:spacing w:line="360" w:lineRule="auto"/>
            </w:pPr>
            <w:r>
              <w:t>⁑0.21</w:t>
            </w:r>
          </w:p>
        </w:tc>
        <w:tc>
          <w:tcPr>
            <w:tcW w:w="876" w:type="dxa"/>
            <w:vAlign w:val="center"/>
          </w:tcPr>
          <w:p w14:paraId="756B3792" w14:textId="77777777" w:rsidR="00DF3DC4" w:rsidRPr="00E2026F" w:rsidRDefault="00DF3DC4" w:rsidP="008F59B5">
            <w:pPr>
              <w:pStyle w:val="Caption"/>
              <w:spacing w:line="360" w:lineRule="auto"/>
            </w:pPr>
            <w:r>
              <w:t>*⁑2.27</w:t>
            </w:r>
          </w:p>
        </w:tc>
        <w:tc>
          <w:tcPr>
            <w:tcW w:w="876" w:type="dxa"/>
            <w:vAlign w:val="center"/>
          </w:tcPr>
          <w:p w14:paraId="2D3FDF34" w14:textId="77777777" w:rsidR="00DF3DC4" w:rsidRDefault="00DF3DC4" w:rsidP="008F59B5">
            <w:pPr>
              <w:pStyle w:val="Caption"/>
              <w:spacing w:line="360" w:lineRule="auto"/>
            </w:pPr>
            <w:r>
              <w:t>*⁑1.95</w:t>
            </w:r>
          </w:p>
        </w:tc>
      </w:tr>
    </w:tbl>
    <w:p w14:paraId="7E679AB5" w14:textId="77777777" w:rsidR="00DF3DC4" w:rsidRPr="00DF3DC4" w:rsidRDefault="00DF3DC4">
      <w:pPr>
        <w:pPrChange w:id="113" w:author="Maia Kapur" w:date="2019-02-25T14:43:00Z">
          <w:pPr>
            <w:pStyle w:val="Heading1"/>
            <w:spacing w:line="360" w:lineRule="auto"/>
          </w:pPr>
        </w:pPrChange>
      </w:pPr>
    </w:p>
    <w:p w14:paraId="7AE28D7B" w14:textId="40EB35F7" w:rsidR="00416528" w:rsidRDefault="00B94D25" w:rsidP="00EB375F">
      <w:pPr>
        <w:pStyle w:val="Caption"/>
        <w:spacing w:line="360" w:lineRule="auto"/>
      </w:pPr>
      <w:bookmarkStart w:id="114" w:name="_Ref525720559"/>
      <w:r>
        <w:t xml:space="preserve">Table </w:t>
      </w:r>
      <w:r w:rsidR="00997CA2">
        <w:rPr>
          <w:noProof/>
        </w:rPr>
        <w:fldChar w:fldCharType="begin"/>
      </w:r>
      <w:r w:rsidR="00997CA2">
        <w:rPr>
          <w:noProof/>
        </w:rPr>
        <w:instrText xml:space="preserve"> SEQ Table \* ARABIC </w:instrText>
      </w:r>
      <w:r w:rsidR="00997CA2">
        <w:rPr>
          <w:noProof/>
        </w:rPr>
        <w:fldChar w:fldCharType="separate"/>
      </w:r>
      <w:r w:rsidR="000A4F0B">
        <w:rPr>
          <w:noProof/>
        </w:rPr>
        <w:t>3</w:t>
      </w:r>
      <w:r w:rsidR="00997CA2">
        <w:rPr>
          <w:noProof/>
        </w:rPr>
        <w:fldChar w:fldCharType="end"/>
      </w:r>
      <w:bookmarkEnd w:id="114"/>
      <w:r>
        <w:t xml:space="preserve">. </w:t>
      </w:r>
      <w:r w:rsidR="00416528" w:rsidRPr="004906F5">
        <w:t xml:space="preserve">Overview of </w:t>
      </w:r>
      <w:r w:rsidR="00390CEC">
        <w:t>survey methods</w:t>
      </w:r>
      <w:r w:rsidR="000C2205">
        <w:t>, data available</w:t>
      </w:r>
      <w:r w:rsidR="00390CEC">
        <w:t xml:space="preserve"> and </w:t>
      </w:r>
      <w:r w:rsidR="00416528" w:rsidRPr="004906F5">
        <w:t>most recent</w:t>
      </w:r>
      <w:r w:rsidR="00135ED3">
        <w:t xml:space="preserve"> VBGF</w:t>
      </w:r>
      <w:r w:rsidR="00416528" w:rsidRPr="004906F5">
        <w:t xml:space="preserve"> parameters used for sablefish in stock assessments.</w:t>
      </w:r>
      <w:r w:rsidR="003E6E79">
        <w:t xml:space="preserve"> </w:t>
      </w:r>
      <w:r w:rsidR="00E2026F">
        <w:t xml:space="preserve">*Time-blocked VBGF parameters </w:t>
      </w:r>
      <w:r w:rsidR="001770D8">
        <w:t xml:space="preserve">for AK Federal assessment </w:t>
      </w:r>
      <w:r w:rsidR="00E2026F">
        <w:t xml:space="preserve">1996-current; ⁑Time-blocked VBGF parameters from 1960-1995 </w:t>
      </w:r>
      <w:r w:rsidR="00E2026F">
        <w:fldChar w:fldCharType="begin" w:fldLock="1"/>
      </w:r>
      <w:r w:rsidR="00E237EF">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Stock Assessment and Fishery Evaluation Report for the Groundfish Resources of the Gulf of Alaska","id":"ITEM-1","issue":"November 2017","issued":{"date-parts":[["2017"]]},"page":"576-717","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E2026F">
        <w:fldChar w:fldCharType="separate"/>
      </w:r>
      <w:r w:rsidR="00E2026F" w:rsidRPr="00E2026F">
        <w:rPr>
          <w:noProof/>
        </w:rPr>
        <w:t>(Hanselman et al., 2017)</w:t>
      </w:r>
      <w:r w:rsidR="00E2026F">
        <w:fldChar w:fldCharType="end"/>
      </w:r>
      <w:r w:rsidR="00E2026F">
        <w:t>.</w:t>
      </w:r>
    </w:p>
    <w:p w14:paraId="542FB25E" w14:textId="064D04BF" w:rsidR="00BB02E4" w:rsidRDefault="006610ED" w:rsidP="00EB375F">
      <w:pPr>
        <w:pStyle w:val="Caption"/>
        <w:spacing w:line="360" w:lineRule="auto"/>
      </w:pPr>
      <w:r>
        <w:t xml:space="preserve">*The WC </w:t>
      </w:r>
      <w:r w:rsidR="00506197">
        <w:t>assessment,</w:t>
      </w:r>
      <w:r>
        <w:t xml:space="preserve"> which is written in Stock Synthesis, does not specify </w:t>
      </w:r>
      <w:r w:rsidR="00BE6203" w:rsidRPr="00ED2D44">
        <w:t>L</w:t>
      </w:r>
      <w:r w:rsidR="00BE6203" w:rsidRPr="00ED2D44">
        <w:rPr>
          <w:vertAlign w:val="subscript"/>
        </w:rPr>
        <w:t>∞</w:t>
      </w:r>
      <w:r w:rsidR="00BE6203" w:rsidRPr="00ED2D44">
        <w:t xml:space="preserve"> nor t0, but instead an age-length key</w:t>
      </w:r>
      <w:r w:rsidR="00506197">
        <w:t xml:space="preserve"> (with values for minimum and maximum length and ages).</w:t>
      </w:r>
      <w:r w:rsidR="00BE6203" w:rsidRPr="00ED2D44">
        <w:t xml:space="preserve"> Values were back-converted for presentation </w:t>
      </w:r>
      <w:commentRangeStart w:id="115"/>
      <w:commentRangeStart w:id="116"/>
      <w:r w:rsidR="00BE6203" w:rsidRPr="00ED2D44">
        <w:t>here</w:t>
      </w:r>
      <w:commentRangeEnd w:id="115"/>
      <w:r w:rsidR="00C6606C">
        <w:rPr>
          <w:rStyle w:val="CommentReference"/>
          <w:iCs w:val="0"/>
        </w:rPr>
        <w:commentReference w:id="115"/>
      </w:r>
      <w:commentRangeEnd w:id="116"/>
      <w:r w:rsidR="00C6606C">
        <w:rPr>
          <w:rStyle w:val="CommentReference"/>
          <w:iCs w:val="0"/>
        </w:rPr>
        <w:commentReference w:id="116"/>
      </w:r>
      <w:r w:rsidR="00BE6203" w:rsidRPr="00377CE3">
        <w:t>.</w:t>
      </w:r>
    </w:p>
    <w:p w14:paraId="6C039E4A" w14:textId="77777777" w:rsidR="00F33728" w:rsidRPr="00F33728" w:rsidRDefault="00F33728" w:rsidP="00EB375F">
      <w:pPr>
        <w:spacing w:line="360" w:lineRule="auto"/>
      </w:pPr>
    </w:p>
    <w:tbl>
      <w:tblPr>
        <w:tblStyle w:val="TableGrid"/>
        <w:tblW w:w="0" w:type="auto"/>
        <w:tblLook w:val="04A0" w:firstRow="1" w:lastRow="0" w:firstColumn="1" w:lastColumn="0" w:noHBand="0" w:noVBand="1"/>
      </w:tblPr>
      <w:tblGrid>
        <w:gridCol w:w="1704"/>
        <w:gridCol w:w="1488"/>
        <w:gridCol w:w="1694"/>
      </w:tblGrid>
      <w:tr w:rsidR="00F33728" w14:paraId="5896851C" w14:textId="77777777" w:rsidTr="00C30B09">
        <w:tc>
          <w:tcPr>
            <w:tcW w:w="1704" w:type="dxa"/>
          </w:tcPr>
          <w:p w14:paraId="3F7D7E6B" w14:textId="7D9E1DED" w:rsidR="00F33728" w:rsidRDefault="00F33728" w:rsidP="00EB375F">
            <w:pPr>
              <w:spacing w:line="360" w:lineRule="auto"/>
            </w:pPr>
            <w:r>
              <w:lastRenderedPageBreak/>
              <w:t>Predictor</w:t>
            </w:r>
          </w:p>
        </w:tc>
        <w:tc>
          <w:tcPr>
            <w:tcW w:w="1488" w:type="dxa"/>
          </w:tcPr>
          <w:p w14:paraId="5A324D33" w14:textId="2A5BA7D9" w:rsidR="00F33728" w:rsidRDefault="00F33728" w:rsidP="00EB375F">
            <w:pPr>
              <w:spacing w:line="360" w:lineRule="auto"/>
            </w:pPr>
            <w:r>
              <w:t>Estimated Degrees of Freedom</w:t>
            </w:r>
          </w:p>
        </w:tc>
        <w:tc>
          <w:tcPr>
            <w:tcW w:w="1694" w:type="dxa"/>
          </w:tcPr>
          <w:p w14:paraId="4C6791EE" w14:textId="63554B30" w:rsidR="00F33728" w:rsidRDefault="00F33728" w:rsidP="00EB375F">
            <w:pPr>
              <w:spacing w:line="360" w:lineRule="auto"/>
            </w:pPr>
            <w:r>
              <w:t>Proposed Breaks</w:t>
            </w:r>
          </w:p>
        </w:tc>
      </w:tr>
      <w:tr w:rsidR="00F33728" w14:paraId="19C8D087" w14:textId="77777777" w:rsidTr="00C30B09">
        <w:tc>
          <w:tcPr>
            <w:tcW w:w="1704" w:type="dxa"/>
          </w:tcPr>
          <w:p w14:paraId="217D5A04" w14:textId="53EBE6B7" w:rsidR="00F33728" w:rsidRDefault="00F33728" w:rsidP="00EB375F">
            <w:pPr>
              <w:spacing w:line="360" w:lineRule="auto"/>
            </w:pPr>
            <w:r>
              <w:t>s(Year)</w:t>
            </w:r>
          </w:p>
        </w:tc>
        <w:tc>
          <w:tcPr>
            <w:tcW w:w="1488" w:type="dxa"/>
          </w:tcPr>
          <w:p w14:paraId="62DA6B5B" w14:textId="532958D5" w:rsidR="00F33728" w:rsidRDefault="00F33728" w:rsidP="00EB375F">
            <w:pPr>
              <w:spacing w:line="360" w:lineRule="auto"/>
            </w:pPr>
            <w:r>
              <w:t>7.984</w:t>
            </w:r>
          </w:p>
        </w:tc>
        <w:tc>
          <w:tcPr>
            <w:tcW w:w="1694" w:type="dxa"/>
          </w:tcPr>
          <w:p w14:paraId="60F312EF" w14:textId="56C8726C" w:rsidR="00F33728" w:rsidRDefault="00F33728" w:rsidP="00EB375F">
            <w:pPr>
              <w:spacing w:line="360" w:lineRule="auto"/>
            </w:pPr>
            <w:r>
              <w:t>2004, 2005</w:t>
            </w:r>
          </w:p>
        </w:tc>
      </w:tr>
      <w:tr w:rsidR="00F33728" w14:paraId="2A279918" w14:textId="77777777" w:rsidTr="00C30B09">
        <w:tc>
          <w:tcPr>
            <w:tcW w:w="1704" w:type="dxa"/>
          </w:tcPr>
          <w:p w14:paraId="47F4875C" w14:textId="2449E039" w:rsidR="00F33728" w:rsidRDefault="00F33728" w:rsidP="00EB375F">
            <w:pPr>
              <w:spacing w:line="360" w:lineRule="auto"/>
            </w:pPr>
            <w:r>
              <w:t>s(Latitude)</w:t>
            </w:r>
          </w:p>
        </w:tc>
        <w:tc>
          <w:tcPr>
            <w:tcW w:w="1488" w:type="dxa"/>
          </w:tcPr>
          <w:p w14:paraId="1626530E" w14:textId="1C99B485" w:rsidR="00F33728" w:rsidRDefault="00F33728" w:rsidP="00EB375F">
            <w:pPr>
              <w:spacing w:line="360" w:lineRule="auto"/>
            </w:pPr>
            <w:r>
              <w:t>8.888</w:t>
            </w:r>
          </w:p>
        </w:tc>
        <w:tc>
          <w:tcPr>
            <w:tcW w:w="1694" w:type="dxa"/>
          </w:tcPr>
          <w:p w14:paraId="0AF9B6BB" w14:textId="70555EE4" w:rsidR="00F33728" w:rsidRDefault="00F33728" w:rsidP="00EB375F">
            <w:pPr>
              <w:spacing w:line="360" w:lineRule="auto"/>
            </w:pPr>
            <w:r>
              <w:t>48˚ to 50˚N</w:t>
            </w:r>
          </w:p>
        </w:tc>
      </w:tr>
    </w:tbl>
    <w:p w14:paraId="681FBC1D" w14:textId="6A8919F1" w:rsidR="00E20C70" w:rsidRDefault="00E20C70" w:rsidP="00EB375F">
      <w:pPr>
        <w:pStyle w:val="Caption"/>
        <w:spacing w:line="360" w:lineRule="auto"/>
        <w:sectPr w:rsidR="00E20C70" w:rsidSect="00E04E95">
          <w:pgSz w:w="12240" w:h="15840"/>
          <w:pgMar w:top="1440" w:right="1440" w:bottom="1440" w:left="1440" w:header="720" w:footer="720" w:gutter="0"/>
          <w:cols w:space="720"/>
          <w:docGrid w:linePitch="360"/>
        </w:sectPr>
      </w:pPr>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0A4F0B">
        <w:rPr>
          <w:noProof/>
        </w:rPr>
        <w:t>4</w:t>
      </w:r>
      <w:r w:rsidR="00B8111C">
        <w:rPr>
          <w:noProof/>
        </w:rPr>
        <w:fldChar w:fldCharType="end"/>
      </w:r>
      <w:r>
        <w:t xml:space="preserve">. Description of </w:t>
      </w:r>
      <w:r w:rsidR="00C30B09">
        <w:t xml:space="preserve">smoothers </w:t>
      </w:r>
      <w:r>
        <w:t xml:space="preserve">and </w:t>
      </w:r>
      <w:r w:rsidR="00C27622">
        <w:t>values</w:t>
      </w:r>
      <w:r>
        <w:t xml:space="preserve"> along each where the first derivative lay outside the 5</w:t>
      </w:r>
      <w:r w:rsidRPr="00E20C70">
        <w:rPr>
          <w:vertAlign w:val="superscript"/>
        </w:rPr>
        <w:t>th</w:t>
      </w:r>
      <w:r>
        <w:t xml:space="preserve"> to 95</w:t>
      </w:r>
      <w:r w:rsidRPr="00E20C70">
        <w:rPr>
          <w:vertAlign w:val="superscript"/>
        </w:rPr>
        <w:t>th</w:t>
      </w:r>
      <w:r>
        <w:rPr>
          <w:vertAlign w:val="superscript"/>
        </w:rPr>
        <w:t xml:space="preserve"> </w:t>
      </w:r>
      <w:r>
        <w:t xml:space="preserve">percentile.  </w:t>
      </w:r>
    </w:p>
    <w:p w14:paraId="44DAAD3E" w14:textId="77777777" w:rsidR="00BB02E4" w:rsidRPr="004906F5" w:rsidRDefault="00BB02E4" w:rsidP="00EB375F">
      <w:pPr>
        <w:pStyle w:val="Heading1"/>
        <w:spacing w:line="360" w:lineRule="auto"/>
      </w:pPr>
      <w:r w:rsidRPr="004906F5">
        <w:lastRenderedPageBreak/>
        <w:t>References</w:t>
      </w:r>
    </w:p>
    <w:p w14:paraId="5858FAA3" w14:textId="53B3750C" w:rsidR="00B46C34" w:rsidRPr="00B46C34" w:rsidRDefault="00BB02E4" w:rsidP="00EB375F">
      <w:pPr>
        <w:widowControl w:val="0"/>
        <w:autoSpaceDE w:val="0"/>
        <w:autoSpaceDN w:val="0"/>
        <w:adjustRightInd w:val="0"/>
        <w:spacing w:line="36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46C34" w:rsidRPr="00B46C34">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689412E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13A64A5E"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Carruthers, T.R., Walters, C.J., McAllister, M.K., 2012. Evaluating methods that classify fisheries stock status using only fisheries catch data. Fish. Res. 119–120, 66–79. https://doi.org/10.1016/j.fishres.2011.12.011</w:t>
      </w:r>
    </w:p>
    <w:p w14:paraId="6D7FA3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Echave, K.B., Hanselman, D.H., Adkison, M.D., Sigler, M.F., 2012. Interdecadal Change in Growth of Sablefish (</w:t>
      </w:r>
      <w:r w:rsidRPr="00B46C34">
        <w:rPr>
          <w:i/>
          <w:iCs/>
          <w:noProof/>
        </w:rPr>
        <w:t>Anoplopoma fimbria</w:t>
      </w:r>
      <w:r w:rsidRPr="00B46C34">
        <w:rPr>
          <w:noProof/>
        </w:rPr>
        <w:t>) in the Northeast Pacific Ocean. Fish. Bull. 110, 361–374.</w:t>
      </w:r>
    </w:p>
    <w:p w14:paraId="54BCF83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ertseva, V., Matson, S.E., Cope, J., 2017. Spatial growth variability in marine fish: Example from Northeast Pacific groundfish. ICES J. Mar. Sci. 74, 1602–1613. https://doi.org/10.1093/icesjms/fsx016</w:t>
      </w:r>
    </w:p>
    <w:p w14:paraId="708C69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Guthery, F.S., Burnham, K.P., Anderson, D.R., 2003. Model Selection and Multimodel Inference: A Practical Information-Theoretic Approach. J. Wildl. Manage. https://doi.org/10.2307/3802723</w:t>
      </w:r>
    </w:p>
    <w:p w14:paraId="55A5C06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Heifetz, J., Echave, K.B., Dressel, S.C., Jech, J.M., 2015. Move it or lose it: movement and mortality of sablefish tagged in Alaska. Can. J. Fish. Aquat. Sci. 72, 238–251. https://doi.org/10.1139/cjfas-2014-0251</w:t>
      </w:r>
    </w:p>
    <w:p w14:paraId="52D221E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7. Assessment of the sablefish stock in Alaska in 2017. Stock Assess. Fish. Eval. Rep. Groundf. Resour. Gulf Alaska 576–717.</w:t>
      </w:r>
    </w:p>
    <w:p w14:paraId="626A8A01"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Hanselman, D.H., Lunsford, C.R., Rodgveller, C.J., 2015. Assessment of the sablefish stock in Alaska. Stock Assess. Fish. Eval. Rep. Groundf. Resour. Gulf Alaska 2014, 576–717.</w:t>
      </w:r>
    </w:p>
    <w:p w14:paraId="2C3D3D5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Hurst, T.P., Abookire, A.A., 2006. Temporal and spatial variation in potential and realized growth rates of age-0 year northern rock sole. J. Fish Biol. 68, 905–919. https://doi.org/10.1111/j.0022-1112.2006.00985.x</w:t>
      </w:r>
    </w:p>
    <w:p w14:paraId="446687BF"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ames, M.K., Armsworth, P.R., Mason, L.B., Bode, L., 2002. The structure of reef fish metapopulations: modelling larval dispersal and retention patterns. Proc. Biol. Sci. 269, 2079–2086. https://doi.org/10.1098/rspb.2002.2128</w:t>
      </w:r>
    </w:p>
    <w:p w14:paraId="2C72882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Jasonowicz, A.J., Goetz, F.W., Goetz, G.W., Nichols, K.M., 2017. Love the one you’re with: genomic evidence of panmixia in the sablefish ( </w:t>
      </w:r>
      <w:r w:rsidRPr="00B46C34">
        <w:rPr>
          <w:i/>
          <w:iCs/>
          <w:noProof/>
        </w:rPr>
        <w:t>Anoplopoma fimbria</w:t>
      </w:r>
      <w:r w:rsidRPr="00B46C34">
        <w:rPr>
          <w:noProof/>
        </w:rPr>
        <w:t xml:space="preserve"> ). Can. J. Fish. Aquat. Sci. 74, 377–387. https://doi.org/10.1139/cjfas-2016-0012</w:t>
      </w:r>
    </w:p>
    <w:p w14:paraId="40DCF00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Johnson, K.F., Rudd, M.B., Pons, M., Akselrud, C.A., Lee, Q., Haltuch, M.A., Hamel, O.S., 2015. Status of the U.S. sablefish resource in 2015.</w:t>
      </w:r>
    </w:p>
    <w:p w14:paraId="76F0B2B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Kristensen, K., Nielsen, A., Berg, C., Skaug, H., Bell, B., 2016. TMB: Automatic Differentiation and Laplace Approximation. ournal Stat. Softw. 70, 1–21. https://doi.org/10.18637/jss.v070.i05</w:t>
      </w:r>
    </w:p>
    <w:p w14:paraId="0B056B48"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 xml:space="preserve">Mason, J.C., Beamish, R.J., McFarlane, G.A., 1983. Sexual Maturity, Fecundity, Spawning, and Early Life History of Sablefish ( </w:t>
      </w:r>
      <w:r w:rsidRPr="00B46C34">
        <w:rPr>
          <w:i/>
          <w:iCs/>
          <w:noProof/>
        </w:rPr>
        <w:t>Anoplopoma fimbria</w:t>
      </w:r>
      <w:r w:rsidRPr="00B46C34">
        <w:rPr>
          <w:noProof/>
        </w:rPr>
        <w:t xml:space="preserve"> ) off the Pacific Coast of Canada. Can. J. Fish. Aquat. Sci. https://doi.org/10.1139/f83-247</w:t>
      </w:r>
    </w:p>
    <w:p w14:paraId="69F1573C"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cDevitt, M., 1990. Growth Analysis of Sablefish From Mark-Recapture Data From the Northeast Pacific. University of Washington.</w:t>
      </w:r>
    </w:p>
    <w:p w14:paraId="6AAC8DD5"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Methot, R.D., Wetzel, C.R., 2013. Stock synthesis: A biological and statistical framework for fish stock assessment and fishery management. Fish. Res. 142, 86–99. https://doi.org/10.1016/j.fishres.2012.10.012</w:t>
      </w:r>
    </w:p>
    <w:p w14:paraId="78CA19F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Punt, A.E., 2003. The performance of a size-structured stock assessment method in the face of spatial heterogeneity in growth. Fish. Res. 65, 391–409. https://doi.org/10.1016/j.fishres.2003.09.028</w:t>
      </w:r>
    </w:p>
    <w:p w14:paraId="7C520C29"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R Development Core Team, R., 2011. R: A Language and Environment for Statistical Computing, R Foundation for Statistical Computing. https://doi.org/10.1007/978-3-540-74686-7</w:t>
      </w:r>
    </w:p>
    <w:p w14:paraId="72A98A6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lastRenderedPageBreak/>
        <w:t>Ricker, W., 1969. Effects of size-selective mortality and sampling bias on estimates of growth, mortality, production and yield. J. Fish. Res. Board Canada. https://doi.org/10.1139/f69-051</w:t>
      </w:r>
    </w:p>
    <w:p w14:paraId="6D2EDDC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impson, G.L., 2018. Modelling palaeoecological time series using generalized additive models. bioRxiv. https://doi.org/10.1101/322248</w:t>
      </w:r>
    </w:p>
    <w:p w14:paraId="39FF88E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Essington, T.E., Branch, T.A., Haltuch, M.A., Hollowed, A.B., Spencer, P.D., 2015. A state-space approach for detecting growth variation and application to North Pacific groundfish. Can. J. Fish. Aquat. Sci. 72, 1316–1328. https://doi.org/10.1139/cjfas-2014-0558</w:t>
      </w:r>
    </w:p>
    <w:p w14:paraId="1B336C1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1EC5AED4"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a. Guidance for decisions using the Vector Autoregressive Spatio-Temporal (VAST) package in stock, ecosystem, habitat and climate assessments. Fish. Res. 210, 143–161. https://doi.org/10.1016/j.fishres.2018.10.013</w:t>
      </w:r>
    </w:p>
    <w:p w14:paraId="20D0CF03"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2019b. Guidance for decisions using the Vector Autoregressive Spatio-Temporal (VAST) package in stock, ecosystem, habitat and climate assessments. Fish. Res. https://doi.org/10.1016/j.fishres.2018.10.013</w:t>
      </w:r>
    </w:p>
    <w:p w14:paraId="05A27152"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Thorson, J.T., Skaug, H.J., Kristensen, K., Shelton, A.O., Ward, E.J., Harms, J.H., Benante, J.A., Inouye, B.D., 2015. The importance of spatial models for estimating the strength of density dependence. Ecology 96, 1202–1212. https://doi.org/10.1890/14-0739.1</w:t>
      </w:r>
    </w:p>
    <w:p w14:paraId="43E2185A"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von Bertalanffy, L., 1957. Quantitative Laws in Metabolism and Growth. Q. Rev. Biol. https://doi.org/10.1086/401873</w:t>
      </w:r>
    </w:p>
    <w:p w14:paraId="53CD0C10" w14:textId="77777777" w:rsidR="00B46C34" w:rsidRPr="00B46C34" w:rsidRDefault="00B46C34" w:rsidP="00EB375F">
      <w:pPr>
        <w:widowControl w:val="0"/>
        <w:autoSpaceDE w:val="0"/>
        <w:autoSpaceDN w:val="0"/>
        <w:adjustRightInd w:val="0"/>
        <w:spacing w:line="360" w:lineRule="auto"/>
        <w:ind w:left="480" w:hanging="480"/>
        <w:rPr>
          <w:noProof/>
        </w:rPr>
      </w:pPr>
      <w:r w:rsidRPr="00B46C34">
        <w:rPr>
          <w:noProof/>
        </w:rPr>
        <w:t>Wood, S.N., 2011. Fast stable restricted maximum likelihood and marginal likelihood estimation of semiparametric generalized linear models. J. R. Stat. Soc. Ser. B Stat. Methodol. https://doi.org/10.1111/j.1467-9868.2010.00749.x</w:t>
      </w:r>
    </w:p>
    <w:p w14:paraId="695E1B34" w14:textId="77777777" w:rsidR="00461B39" w:rsidRDefault="00BB02E4" w:rsidP="00EB375F">
      <w:pPr>
        <w:spacing w:line="360" w:lineRule="auto"/>
      </w:pPr>
      <w:r w:rsidRPr="004906F5">
        <w:fldChar w:fldCharType="end"/>
      </w:r>
    </w:p>
    <w:sectPr w:rsidR="00461B39"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unt, Andre (O&amp;A, Hobart)" w:date="2019-02-18T15:25:00Z" w:initials="PA(H">
    <w:p w14:paraId="79A640F7" w14:textId="49B619E6" w:rsidR="008F59B5" w:rsidRDefault="008F59B5">
      <w:pPr>
        <w:pStyle w:val="CommentText"/>
      </w:pPr>
      <w:r>
        <w:rPr>
          <w:rStyle w:val="CommentReference"/>
        </w:rPr>
        <w:annotationRef/>
      </w:r>
      <w:r>
        <w:t>You use too many terms of the same concept – be wary of this</w:t>
      </w:r>
    </w:p>
  </w:comment>
  <w:comment w:id="6" w:author="Punt, Andre (O&amp;A, Hobart)" w:date="2019-02-18T15:32:00Z" w:initials="PA(H">
    <w:p w14:paraId="77F55CF4" w14:textId="517E6C70" w:rsidR="008F59B5" w:rsidRDefault="008F59B5">
      <w:pPr>
        <w:pStyle w:val="CommentText"/>
      </w:pPr>
      <w:r>
        <w:rPr>
          <w:rStyle w:val="CommentReference"/>
        </w:rPr>
        <w:annotationRef/>
      </w:r>
      <w:r>
        <w:t>All lengths? No age restriction?</w:t>
      </w:r>
    </w:p>
  </w:comment>
  <w:comment w:id="7" w:author="Punt, Andre (O&amp;A, Hobart)" w:date="2019-02-18T17:28:00Z" w:initials="PA(H">
    <w:p w14:paraId="1F3639BA" w14:textId="12A6FF1B" w:rsidR="008F59B5" w:rsidRDefault="008F59B5">
      <w:pPr>
        <w:pStyle w:val="CommentText"/>
      </w:pPr>
      <w:r>
        <w:rPr>
          <w:rStyle w:val="CommentReference"/>
        </w:rPr>
        <w:annotationRef/>
      </w:r>
      <w:r>
        <w:t>Vector is a symbol with an underline</w:t>
      </w:r>
    </w:p>
  </w:comment>
  <w:comment w:id="8" w:author="Punt, Andre (O&amp;A, Hobart)" w:date="2019-02-18T15:35:00Z" w:initials="PA(H">
    <w:p w14:paraId="65579F0B" w14:textId="7C9BD954" w:rsidR="008F59B5" w:rsidRDefault="008F59B5">
      <w:pPr>
        <w:pStyle w:val="CommentText"/>
      </w:pPr>
      <w:r>
        <w:rPr>
          <w:rStyle w:val="CommentReference"/>
        </w:rPr>
        <w:annotationRef/>
      </w:r>
      <w:r>
        <w:t>You have t on the RHS not the LHS</w:t>
      </w:r>
    </w:p>
  </w:comment>
  <w:comment w:id="9" w:author="Punt, Andre (O&amp;A, Hobart)" w:date="2019-02-18T15:36:00Z" w:initials="PA(H">
    <w:p w14:paraId="64EDA0A1" w14:textId="4249B6AE" w:rsidR="008F59B5" w:rsidRDefault="008F59B5">
      <w:pPr>
        <w:pStyle w:val="CommentText"/>
      </w:pPr>
      <w:r>
        <w:rPr>
          <w:rStyle w:val="CommentReference"/>
        </w:rPr>
        <w:annotationRef/>
      </w:r>
      <w:r>
        <w:t>vector</w:t>
      </w:r>
    </w:p>
  </w:comment>
  <w:comment w:id="10" w:author="Punt, Andre (O&amp;A, Hobart)" w:date="2019-02-18T15:37:00Z" w:initials="PA(H">
    <w:p w14:paraId="0E66DB8A" w14:textId="5BA2F1C0" w:rsidR="008F59B5" w:rsidRDefault="008F59B5">
      <w:pPr>
        <w:pStyle w:val="CommentText"/>
      </w:pPr>
      <w:r>
        <w:rPr>
          <w:rStyle w:val="CommentReference"/>
        </w:rPr>
        <w:annotationRef/>
      </w:r>
      <w:r>
        <w:t xml:space="preserve">Why not just step </w:t>
      </w:r>
      <w:proofErr w:type="gramStart"/>
      <w:r>
        <w:t>through</w:t>
      </w:r>
      <w:proofErr w:type="gramEnd"/>
    </w:p>
  </w:comment>
  <w:comment w:id="11" w:author="Punt, Andre (O&amp;A, Hobart)" w:date="2019-02-18T17:28:00Z" w:initials="PA(H">
    <w:p w14:paraId="23B5A068" w14:textId="2B957B76" w:rsidR="008F59B5" w:rsidRDefault="008F59B5">
      <w:pPr>
        <w:pStyle w:val="CommentText"/>
      </w:pPr>
      <w:r>
        <w:rPr>
          <w:rStyle w:val="CommentReference"/>
        </w:rPr>
        <w:annotationRef/>
      </w:r>
      <w:r>
        <w:t>I don’t get Equation 3 – it should be a vector V is a matrix of size 1x1 and G is vector of length #num data</w:t>
      </w:r>
    </w:p>
  </w:comment>
  <w:comment w:id="12" w:author="Maia Kapur" w:date="2019-02-25T08:07:00Z" w:initials="MK">
    <w:p w14:paraId="32B0BDAA" w14:textId="35787B9C" w:rsidR="008F59B5" w:rsidRDefault="008F59B5">
      <w:pPr>
        <w:pStyle w:val="CommentText"/>
      </w:pPr>
      <w:r>
        <w:rPr>
          <w:rStyle w:val="CommentReference"/>
        </w:rPr>
        <w:annotationRef/>
      </w:r>
      <w:r>
        <w:t>That’s true, I guess I was trying to illustrate how it’d look with &gt;1d smoother, but will simplify</w:t>
      </w:r>
    </w:p>
  </w:comment>
  <w:comment w:id="14" w:author="Punt, Andre (O&amp;A, Hobart)" w:date="2019-02-18T17:31:00Z" w:initials="PA(H">
    <w:p w14:paraId="274FA78B" w14:textId="520FB901" w:rsidR="008F59B5" w:rsidRDefault="008F59B5">
      <w:pPr>
        <w:pStyle w:val="CommentText"/>
      </w:pPr>
      <w:r>
        <w:rPr>
          <w:rStyle w:val="CommentReference"/>
        </w:rPr>
        <w:annotationRef/>
      </w:r>
      <w:r>
        <w:t>How is this computed</w:t>
      </w:r>
    </w:p>
  </w:comment>
  <w:comment w:id="15" w:author="Punt, Andre (O&amp;A, Hobart)" w:date="2019-02-18T17:30:00Z" w:initials="PA(H">
    <w:p w14:paraId="1E14529B" w14:textId="184652CF" w:rsidR="008F59B5" w:rsidRDefault="008F59B5">
      <w:pPr>
        <w:pStyle w:val="CommentText"/>
      </w:pPr>
      <w:r>
        <w:rPr>
          <w:rStyle w:val="CommentReference"/>
        </w:rPr>
        <w:annotationRef/>
      </w:r>
      <w:proofErr w:type="spellStart"/>
      <w:r>
        <w:t>Eqn</w:t>
      </w:r>
      <w:proofErr w:type="spellEnd"/>
      <w:r>
        <w:t xml:space="preserve"> 4 is normal not log-normal</w:t>
      </w:r>
    </w:p>
  </w:comment>
  <w:comment w:id="16" w:author="Punt, Andre (O&amp;A, Hobart)" w:date="2019-02-18T17:32:00Z" w:initials="PA(H">
    <w:p w14:paraId="089CD82C" w14:textId="1B79F897" w:rsidR="008F59B5" w:rsidRDefault="008F59B5">
      <w:pPr>
        <w:pStyle w:val="CommentText"/>
      </w:pPr>
      <w:r>
        <w:rPr>
          <w:rStyle w:val="CommentReference"/>
        </w:rPr>
        <w:annotationRef/>
      </w:r>
      <w:r>
        <w:t>Give units and be more careful about symbols</w:t>
      </w:r>
    </w:p>
  </w:comment>
  <w:comment w:id="18" w:author="Punt, Andre (O&amp;A, Hobart)" w:date="2019-02-18T17:37:00Z" w:initials="PA(H">
    <w:p w14:paraId="3C3FC5A5" w14:textId="2C19DE3D" w:rsidR="008F59B5" w:rsidRDefault="008F59B5">
      <w:pPr>
        <w:pStyle w:val="CommentText"/>
      </w:pPr>
      <w:r>
        <w:rPr>
          <w:rStyle w:val="CommentReference"/>
        </w:rPr>
        <w:annotationRef/>
      </w:r>
      <w:r>
        <w:t>The equation you given initial length and not increment. This is an odd thing to do.</w:t>
      </w:r>
    </w:p>
  </w:comment>
  <w:comment w:id="19" w:author="Punt, Andre (O&amp;A, Hobart)" w:date="2019-02-18T17:41:00Z" w:initials="PA(H">
    <w:p w14:paraId="19BC647B" w14:textId="77777777" w:rsidR="008F59B5" w:rsidRDefault="008F59B5" w:rsidP="00101B12">
      <w:pPr>
        <w:pStyle w:val="CommentText"/>
      </w:pPr>
      <w:r>
        <w:rPr>
          <w:rStyle w:val="CommentReference"/>
        </w:rPr>
        <w:annotationRef/>
      </w:r>
      <w:r>
        <w:t>Units here and throughout</w:t>
      </w:r>
    </w:p>
  </w:comment>
  <w:comment w:id="20" w:author="Punt, Andre (O&amp;A, Hobart)" w:date="2019-02-18T17:40:00Z" w:initials="PA(H">
    <w:p w14:paraId="31689267" w14:textId="101B6A90" w:rsidR="008F59B5" w:rsidRDefault="008F59B5">
      <w:pPr>
        <w:pStyle w:val="CommentText"/>
      </w:pPr>
      <w:r>
        <w:rPr>
          <w:rStyle w:val="CommentReference"/>
        </w:rPr>
        <w:annotationRef/>
      </w:r>
      <w:r>
        <w:t># points per data set</w:t>
      </w:r>
    </w:p>
  </w:comment>
  <w:comment w:id="22" w:author="Maia Kapur" w:date="2019-02-05T21:12:00Z" w:initials="MK">
    <w:p w14:paraId="20C6EC6E" w14:textId="513FD4AA" w:rsidR="008F59B5" w:rsidRDefault="008F59B5">
      <w:pPr>
        <w:pStyle w:val="CommentText"/>
      </w:pPr>
      <w:r>
        <w:rPr>
          <w:rStyle w:val="CommentReference"/>
        </w:rPr>
        <w:annotationRef/>
      </w:r>
      <w:r>
        <w:t>Need to stitch new data and update this.</w:t>
      </w:r>
    </w:p>
  </w:comment>
  <w:comment w:id="26" w:author="Punt, Andre (O&amp;A, Hobart)" w:date="2019-02-18T17:45:00Z" w:initials="PA(H">
    <w:p w14:paraId="22136CCC" w14:textId="07EB0338" w:rsidR="008F59B5" w:rsidRDefault="008F59B5">
      <w:pPr>
        <w:pStyle w:val="CommentText"/>
      </w:pPr>
      <w:r>
        <w:rPr>
          <w:rStyle w:val="CommentReference"/>
        </w:rPr>
        <w:annotationRef/>
      </w:r>
      <w:r>
        <w:t xml:space="preserve">Move some of this text to </w:t>
      </w:r>
      <w:proofErr w:type="spellStart"/>
      <w:r>
        <w:t>th</w:t>
      </w:r>
      <w:proofErr w:type="spellEnd"/>
      <w:r>
        <w:t xml:space="preserve"> intro</w:t>
      </w:r>
    </w:p>
  </w:comment>
  <w:comment w:id="28" w:author="Punt, Andre (O&amp;A, Hobart)" w:date="2019-02-18T17:45:00Z" w:initials="PA(H">
    <w:p w14:paraId="724634B1" w14:textId="2FA92B33" w:rsidR="008F59B5" w:rsidRDefault="008F59B5">
      <w:pPr>
        <w:pStyle w:val="CommentText"/>
      </w:pPr>
      <w:r>
        <w:rPr>
          <w:rStyle w:val="CommentReference"/>
        </w:rPr>
        <w:annotationRef/>
      </w:r>
      <w:r>
        <w:t>Wrong table call out</w:t>
      </w:r>
    </w:p>
  </w:comment>
  <w:comment w:id="29" w:author="Punt, Andre (O&amp;A, Hobart)" w:date="2019-02-18T17:45:00Z" w:initials="PA(H">
    <w:p w14:paraId="7C11F6AD" w14:textId="79C7F8FC" w:rsidR="008F59B5" w:rsidRDefault="008F59B5">
      <w:pPr>
        <w:pStyle w:val="CommentText"/>
      </w:pPr>
      <w:r>
        <w:rPr>
          <w:rStyle w:val="CommentReference"/>
        </w:rPr>
        <w:annotationRef/>
      </w:r>
      <w:r>
        <w:t xml:space="preserve">Why this para here – sound </w:t>
      </w:r>
      <w:proofErr w:type="spellStart"/>
      <w:r>
        <w:t>slike</w:t>
      </w:r>
      <w:proofErr w:type="spellEnd"/>
      <w:r>
        <w:t xml:space="preserve"> discussion</w:t>
      </w:r>
    </w:p>
  </w:comment>
  <w:comment w:id="31" w:author="Punt, Andre (O&amp;A, Hobart)" w:date="2019-02-18T17:46:00Z" w:initials="PA(H">
    <w:p w14:paraId="07A7E425" w14:textId="090182A6" w:rsidR="008F59B5" w:rsidRDefault="008F59B5">
      <w:pPr>
        <w:pStyle w:val="CommentText"/>
      </w:pPr>
      <w:r>
        <w:rPr>
          <w:rStyle w:val="CommentReference"/>
        </w:rPr>
        <w:annotationRef/>
      </w:r>
      <w:r>
        <w:t>What does this add – sounds like proposal material</w:t>
      </w:r>
    </w:p>
  </w:comment>
  <w:comment w:id="32" w:author="." w:date="2019-02-05T21:12:00Z" w:initials=".">
    <w:p w14:paraId="2042D63E" w14:textId="0C9AB926" w:rsidR="008F59B5" w:rsidRDefault="008F59B5">
      <w:pPr>
        <w:pStyle w:val="CommentText"/>
      </w:pPr>
      <w:r>
        <w:rPr>
          <w:rStyle w:val="CommentReference"/>
        </w:rPr>
        <w:annotationRef/>
      </w:r>
      <w:r>
        <w:t>This is the name on the website</w:t>
      </w:r>
    </w:p>
  </w:comment>
  <w:comment w:id="33" w:author="." w:date="2019-02-05T21:12:00Z" w:initials=".">
    <w:p w14:paraId="7D190839" w14:textId="7B222504" w:rsidR="008F59B5" w:rsidRDefault="008F59B5">
      <w:pPr>
        <w:pStyle w:val="CommentText"/>
      </w:pPr>
      <w:r>
        <w:rPr>
          <w:rStyle w:val="CommentReference"/>
        </w:rPr>
        <w:annotationRef/>
      </w:r>
      <w:r>
        <w:t xml:space="preserve">I think that this should </w:t>
      </w:r>
      <w:proofErr w:type="gramStart"/>
      <w:r>
        <w:t xml:space="preserve">be </w:t>
      </w:r>
      <w:r w:rsidRPr="008F0D40">
        <w:t xml:space="preserve"> Bering</w:t>
      </w:r>
      <w:proofErr w:type="gramEnd"/>
      <w:r w:rsidRPr="008F0D40">
        <w:t xml:space="preserve"> Sea, Aleutian Islands, and Gulf of Alaska</w:t>
      </w:r>
    </w:p>
  </w:comment>
  <w:comment w:id="35" w:author="Punt, Andre (O&amp;A, Hobart)" w:date="2019-02-18T17:47:00Z" w:initials="PA(H">
    <w:p w14:paraId="7F95B233" w14:textId="7C21C17B" w:rsidR="008F59B5" w:rsidRDefault="008F59B5">
      <w:pPr>
        <w:pStyle w:val="CommentText"/>
      </w:pPr>
      <w:r>
        <w:rPr>
          <w:rStyle w:val="CommentReference"/>
        </w:rPr>
        <w:annotationRef/>
      </w:r>
      <w:r>
        <w:t>For age 6?</w:t>
      </w:r>
    </w:p>
  </w:comment>
  <w:comment w:id="34" w:author="." w:date="2019-02-05T21:12:00Z" w:initials=".">
    <w:p w14:paraId="5B60605C" w14:textId="5AA25AF6" w:rsidR="008F59B5" w:rsidRDefault="008F59B5">
      <w:pPr>
        <w:pStyle w:val="CommentText"/>
      </w:pPr>
      <w:r>
        <w:rPr>
          <w:rStyle w:val="CommentReference"/>
        </w:rPr>
        <w:annotationRef/>
      </w:r>
      <w:r>
        <w:t>How was this spread over space and time? 8K records from the relatively small area covered by DFO will provide a much higher density of sampling than 8K records spread over the EBS, GOA, and AI (essentially three LMEs). I would do some sensitivity to how this sampling is done.</w:t>
      </w:r>
    </w:p>
  </w:comment>
  <w:comment w:id="40" w:author="Punt, Andre (O&amp;A, Hobart)" w:date="2019-02-18T17:47:00Z" w:initials="PA(H">
    <w:p w14:paraId="64504EDD" w14:textId="0ECFF56D" w:rsidR="008F59B5" w:rsidRDefault="008F59B5">
      <w:pPr>
        <w:pStyle w:val="CommentText"/>
      </w:pPr>
      <w:r>
        <w:rPr>
          <w:rStyle w:val="CommentReference"/>
        </w:rPr>
        <w:annotationRef/>
      </w:r>
      <w:r>
        <w:t xml:space="preserve">A lognormal distribution cannot have mean </w:t>
      </w:r>
      <w:proofErr w:type="gramStart"/>
      <w:r>
        <w:t>0..</w:t>
      </w:r>
      <w:proofErr w:type="gramEnd"/>
    </w:p>
  </w:comment>
  <w:comment w:id="41" w:author="Maia Kapur" w:date="2019-02-26T08:16:00Z" w:initials="MK">
    <w:p w14:paraId="6AEB2842" w14:textId="04B71FCB" w:rsidR="008F59B5" w:rsidRDefault="008F59B5">
      <w:pPr>
        <w:pStyle w:val="CommentText"/>
      </w:pPr>
      <w:r>
        <w:rPr>
          <w:rStyle w:val="CommentReference"/>
        </w:rPr>
        <w:annotationRef/>
      </w:r>
      <w:r>
        <w:t>typo</w:t>
      </w:r>
    </w:p>
  </w:comment>
  <w:comment w:id="42" w:author="Punt, Andre (O&amp;A, Hobart)" w:date="2019-02-18T17:48:00Z" w:initials="PA(H">
    <w:p w14:paraId="55E22693" w14:textId="027DFA50" w:rsidR="008F59B5" w:rsidRDefault="008F59B5">
      <w:pPr>
        <w:pStyle w:val="CommentText"/>
      </w:pPr>
      <w:r>
        <w:rPr>
          <w:rStyle w:val="CommentReference"/>
        </w:rPr>
        <w:annotationRef/>
      </w:r>
      <w:r>
        <w:t xml:space="preserve">Should an example data set and how the </w:t>
      </w:r>
      <w:proofErr w:type="spellStart"/>
      <w:r>
        <w:t>emthods</w:t>
      </w:r>
      <w:proofErr w:type="spellEnd"/>
      <w:r>
        <w:t xml:space="preserve"> works before going into this </w:t>
      </w:r>
    </w:p>
  </w:comment>
  <w:comment w:id="43" w:author="Punt, Andre (O&amp;A, Hobart)" w:date="2019-02-18T17:49:00Z" w:initials="PA(H">
    <w:p w14:paraId="35F88131" w14:textId="04559233" w:rsidR="008F59B5" w:rsidRDefault="008F59B5">
      <w:pPr>
        <w:pStyle w:val="CommentText"/>
      </w:pPr>
      <w:r>
        <w:rPr>
          <w:rStyle w:val="CommentReference"/>
        </w:rPr>
        <w:annotationRef/>
      </w:r>
      <w:r>
        <w:t xml:space="preserve">First reference </w:t>
      </w:r>
      <w:proofErr w:type="spellStart"/>
      <w:r>
        <w:t>t</w:t>
      </w:r>
      <w:proofErr w:type="spellEnd"/>
      <w:r>
        <w:t xml:space="preserve"> this</w:t>
      </w:r>
    </w:p>
  </w:comment>
  <w:comment w:id="44" w:author="Punt, Andre (O&amp;A, Hobart)" w:date="2019-02-18T17:50:00Z" w:initials="PA(H">
    <w:p w14:paraId="7968B6DF" w14:textId="47CB12EF" w:rsidR="008F59B5" w:rsidRDefault="008F59B5">
      <w:pPr>
        <w:pStyle w:val="CommentText"/>
      </w:pPr>
      <w:r>
        <w:rPr>
          <w:rStyle w:val="CommentReference"/>
        </w:rPr>
        <w:annotationRef/>
      </w:r>
      <w:r>
        <w:t>Should be mentioned in methods</w:t>
      </w:r>
    </w:p>
  </w:comment>
  <w:comment w:id="45" w:author="Maia Kapur" w:date="2019-02-25T16:30:00Z" w:initials="MK">
    <w:p w14:paraId="2D561D2C" w14:textId="50075B7B" w:rsidR="008F59B5" w:rsidRDefault="008F59B5">
      <w:pPr>
        <w:pStyle w:val="CommentText"/>
      </w:pPr>
      <w:r>
        <w:rPr>
          <w:rStyle w:val="CommentReference"/>
        </w:rPr>
        <w:annotationRef/>
      </w:r>
      <w:r>
        <w:t>added</w:t>
      </w:r>
    </w:p>
  </w:comment>
  <w:comment w:id="46" w:author="Punt, Andre (O&amp;A, Hobart)" w:date="2019-02-18T17:50:00Z" w:initials="PA(H">
    <w:p w14:paraId="54A24346" w14:textId="785A5DE9" w:rsidR="008F59B5" w:rsidRDefault="008F59B5">
      <w:pPr>
        <w:pStyle w:val="CommentText"/>
      </w:pPr>
      <w:r>
        <w:rPr>
          <w:rStyle w:val="CommentReference"/>
        </w:rPr>
        <w:annotationRef/>
      </w:r>
      <w:r>
        <w:t>I don’t like using parameters for this as they are correlated</w:t>
      </w:r>
    </w:p>
  </w:comment>
  <w:comment w:id="47" w:author="Punt, Andre (O&amp;A, Hobart)" w:date="2019-02-18T17:52:00Z" w:initials="PA(H">
    <w:p w14:paraId="74F78529" w14:textId="1595BFA5" w:rsidR="008F59B5" w:rsidRDefault="008F59B5">
      <w:pPr>
        <w:pStyle w:val="CommentText"/>
      </w:pPr>
      <w:r>
        <w:rPr>
          <w:rStyle w:val="CommentReference"/>
        </w:rPr>
        <w:annotationRef/>
      </w:r>
      <w:r>
        <w:t xml:space="preserve">Add (a), (b) </w:t>
      </w:r>
      <w:proofErr w:type="spellStart"/>
      <w:r>
        <w:t>etc</w:t>
      </w:r>
      <w:proofErr w:type="spellEnd"/>
      <w:r>
        <w:t xml:space="preserve"> </w:t>
      </w:r>
    </w:p>
  </w:comment>
  <w:comment w:id="48" w:author="Maia Kapur" w:date="2019-02-05T21:12:00Z" w:initials="MK">
    <w:p w14:paraId="5C8E4D26" w14:textId="2865F4FE" w:rsidR="008F59B5" w:rsidRDefault="008F59B5">
      <w:pPr>
        <w:pStyle w:val="CommentText"/>
      </w:pPr>
      <w:r>
        <w:rPr>
          <w:rStyle w:val="CommentReference"/>
        </w:rPr>
        <w:annotationRef/>
      </w:r>
      <w:r w:rsidRPr="00CC240E">
        <w:rPr>
          <w:highlight w:val="yellow"/>
        </w:rPr>
        <w:t>Still waiting for updated WC data – will hopefully get this week</w:t>
      </w:r>
      <w:r>
        <w:rPr>
          <w:highlight w:val="yellow"/>
        </w:rPr>
        <w:t>. This section and its results have not been updated.</w:t>
      </w:r>
    </w:p>
  </w:comment>
  <w:comment w:id="51" w:author="Punt, Andre (O&amp;A, Hobart)" w:date="2019-02-18T17:59:00Z" w:initials="PA(H">
    <w:p w14:paraId="659CF9B8" w14:textId="6D237A89" w:rsidR="008F59B5" w:rsidRDefault="008F59B5">
      <w:pPr>
        <w:pStyle w:val="CommentText"/>
      </w:pPr>
      <w:r>
        <w:rPr>
          <w:rStyle w:val="CommentReference"/>
        </w:rPr>
        <w:annotationRef/>
      </w:r>
      <w:r>
        <w:t>Why do you need to mention this</w:t>
      </w:r>
    </w:p>
  </w:comment>
  <w:comment w:id="52" w:author="Punt, Andre (O&amp;A, Hobart)" w:date="2019-02-18T18:00:00Z" w:initials="PA(H">
    <w:p w14:paraId="569A22E9" w14:textId="3B5CC4F6" w:rsidR="008F59B5" w:rsidRDefault="008F59B5">
      <w:pPr>
        <w:pStyle w:val="CommentText"/>
      </w:pPr>
      <w:r>
        <w:rPr>
          <w:rStyle w:val="CommentReference"/>
        </w:rPr>
        <w:annotationRef/>
      </w:r>
      <w:r>
        <w:t>How did you define NULL deviance</w:t>
      </w:r>
    </w:p>
  </w:comment>
  <w:comment w:id="53" w:author="Punt, Andre (O&amp;A, Hobart)" w:date="2019-02-18T18:00:00Z" w:initials="PA(H">
    <w:p w14:paraId="4172F26E" w14:textId="039CC458" w:rsidR="008F59B5" w:rsidRDefault="008F59B5">
      <w:pPr>
        <w:pStyle w:val="CommentText"/>
      </w:pPr>
      <w:r>
        <w:rPr>
          <w:rStyle w:val="CommentReference"/>
        </w:rPr>
        <w:annotationRef/>
      </w:r>
      <w:r>
        <w:t>Which age</w:t>
      </w:r>
    </w:p>
  </w:comment>
  <w:comment w:id="54" w:author="Punt, Andre (O&amp;A, Hobart)" w:date="2019-02-18T18:00:00Z" w:initials="PA(H">
    <w:p w14:paraId="3025077C" w14:textId="7CBB04AB" w:rsidR="008F59B5" w:rsidRDefault="008F59B5">
      <w:pPr>
        <w:pStyle w:val="CommentText"/>
      </w:pPr>
      <w:r>
        <w:rPr>
          <w:rStyle w:val="CommentReference"/>
        </w:rPr>
        <w:annotationRef/>
      </w:r>
      <w:r>
        <w:t>??</w:t>
      </w:r>
    </w:p>
  </w:comment>
  <w:comment w:id="56" w:author="Punt, Andre (O&amp;A, Hobart)" w:date="2019-02-18T18:04:00Z" w:initials="PA(H">
    <w:p w14:paraId="777745B9" w14:textId="59C608E3" w:rsidR="008F59B5" w:rsidRDefault="008F59B5">
      <w:pPr>
        <w:pStyle w:val="CommentText"/>
      </w:pPr>
      <w:r>
        <w:rPr>
          <w:rStyle w:val="CommentReference"/>
        </w:rPr>
        <w:annotationRef/>
      </w:r>
      <w:r>
        <w:t>Subsections and refer to the simulation study first</w:t>
      </w:r>
    </w:p>
  </w:comment>
  <w:comment w:id="58" w:author="Punt, Andre (O&amp;A, Hobart)" w:date="2019-02-18T18:01:00Z" w:initials="PA(H">
    <w:p w14:paraId="4978B757" w14:textId="221198FC" w:rsidR="008F59B5" w:rsidRDefault="008F59B5">
      <w:pPr>
        <w:pStyle w:val="CommentText"/>
      </w:pPr>
      <w:r>
        <w:rPr>
          <w:rStyle w:val="CommentReference"/>
        </w:rPr>
        <w:annotationRef/>
      </w:r>
      <w:r>
        <w:t>What previous work</w:t>
      </w:r>
    </w:p>
  </w:comment>
  <w:comment w:id="59" w:author="Punt, Andre (O&amp;A, Hobart)" w:date="2019-02-18T18:01:00Z" w:initials="PA(H">
    <w:p w14:paraId="1826D072" w14:textId="2D91E1D2" w:rsidR="008F59B5" w:rsidRDefault="008F59B5">
      <w:pPr>
        <w:pStyle w:val="CommentText"/>
      </w:pPr>
      <w:r>
        <w:rPr>
          <w:rStyle w:val="CommentReference"/>
        </w:rPr>
        <w:annotationRef/>
      </w:r>
      <w:r>
        <w:t>What is a growth anomaly</w:t>
      </w:r>
    </w:p>
  </w:comment>
  <w:comment w:id="60" w:author="." w:date="2019-02-05T21:12:00Z" w:initials=".">
    <w:p w14:paraId="21887400" w14:textId="765BDCFE" w:rsidR="008F59B5" w:rsidRDefault="008F59B5">
      <w:pPr>
        <w:pStyle w:val="CommentText"/>
      </w:pPr>
      <w:r>
        <w:rPr>
          <w:rStyle w:val="CommentReference"/>
        </w:rPr>
        <w:annotationRef/>
      </w:r>
      <w:r>
        <w:t>Why only over estimate…couldn’t we under estimate as well?</w:t>
      </w:r>
    </w:p>
  </w:comment>
  <w:comment w:id="62" w:author="Punt, Andre (O&amp;A, Hobart)" w:date="2019-02-18T18:02:00Z" w:initials="PA(H">
    <w:p w14:paraId="074C04EC" w14:textId="72164CE9" w:rsidR="008F59B5" w:rsidRDefault="008F59B5">
      <w:pPr>
        <w:pStyle w:val="CommentText"/>
      </w:pPr>
      <w:r>
        <w:rPr>
          <w:rStyle w:val="CommentReference"/>
        </w:rPr>
        <w:annotationRef/>
      </w:r>
      <w:r>
        <w:t>?? You are not dealing with variation</w:t>
      </w:r>
    </w:p>
  </w:comment>
  <w:comment w:id="63" w:author="Punt, Andre (O&amp;A, Hobart)" w:date="2019-02-18T18:02:00Z" w:initials="PA(H">
    <w:p w14:paraId="5C917204" w14:textId="32B5F3BE" w:rsidR="008F59B5" w:rsidRDefault="008F59B5">
      <w:pPr>
        <w:pStyle w:val="CommentText"/>
      </w:pPr>
      <w:r>
        <w:rPr>
          <w:rStyle w:val="CommentReference"/>
        </w:rPr>
        <w:annotationRef/>
      </w:r>
      <w:r>
        <w:t>I don’t understand = do you estimate time-varying growth?</w:t>
      </w:r>
    </w:p>
  </w:comment>
  <w:comment w:id="64" w:author="Punt, Andre (O&amp;A, Hobart)" w:date="2019-02-18T18:02:00Z" w:initials="PA(H">
    <w:p w14:paraId="201DC32E" w14:textId="0A9DED81" w:rsidR="008F59B5" w:rsidRDefault="008F59B5">
      <w:pPr>
        <w:pStyle w:val="CommentText"/>
      </w:pPr>
      <w:r>
        <w:rPr>
          <w:rStyle w:val="CommentReference"/>
        </w:rPr>
        <w:annotationRef/>
      </w:r>
      <w:r>
        <w:t>First reference</w:t>
      </w:r>
    </w:p>
  </w:comment>
  <w:comment w:id="65" w:author="." w:date="2019-02-05T21:12:00Z" w:initials=".">
    <w:p w14:paraId="33DF6255" w14:textId="565617F8" w:rsidR="008F59B5" w:rsidRDefault="008F59B5">
      <w:pPr>
        <w:pStyle w:val="CommentText"/>
      </w:pPr>
      <w:r>
        <w:rPr>
          <w:rStyle w:val="CommentReference"/>
        </w:rPr>
        <w:annotationRef/>
      </w:r>
      <w:r>
        <w:t>And age?</w:t>
      </w:r>
    </w:p>
  </w:comment>
  <w:comment w:id="66" w:author="Punt, Andre (O&amp;A, Hobart)" w:date="2019-02-18T18:03:00Z" w:initials="PA(H">
    <w:p w14:paraId="60A93523" w14:textId="5AC79BCD" w:rsidR="008F59B5" w:rsidRDefault="008F59B5">
      <w:pPr>
        <w:pStyle w:val="CommentText"/>
      </w:pPr>
      <w:r>
        <w:rPr>
          <w:rStyle w:val="CommentReference"/>
        </w:rPr>
        <w:annotationRef/>
      </w:r>
      <w:r>
        <w:t xml:space="preserve">You need a model for this – </w:t>
      </w:r>
      <w:proofErr w:type="spellStart"/>
      <w:r>
        <w:t>whichone</w:t>
      </w:r>
      <w:proofErr w:type="spellEnd"/>
    </w:p>
  </w:comment>
  <w:comment w:id="67" w:author="Punt, Andre (O&amp;A, Hobart)" w:date="2019-02-18T18:03:00Z" w:initials="PA(H">
    <w:p w14:paraId="79B39DD8" w14:textId="02BBBE11" w:rsidR="008F59B5" w:rsidRDefault="008F59B5">
      <w:pPr>
        <w:pStyle w:val="CommentText"/>
      </w:pPr>
      <w:r>
        <w:rPr>
          <w:rStyle w:val="CommentReference"/>
        </w:rPr>
        <w:annotationRef/>
      </w:r>
      <w:r>
        <w:t>Observed means something seen not inferred</w:t>
      </w:r>
    </w:p>
  </w:comment>
  <w:comment w:id="68" w:author="Punt, Andre (O&amp;A, Hobart)" w:date="2019-02-18T18:04:00Z" w:initials="PA(H">
    <w:p w14:paraId="1D4FD85D" w14:textId="095A85C5" w:rsidR="008F59B5" w:rsidRDefault="008F59B5">
      <w:pPr>
        <w:pStyle w:val="CommentText"/>
      </w:pPr>
      <w:r>
        <w:rPr>
          <w:rStyle w:val="CommentReference"/>
        </w:rPr>
        <w:annotationRef/>
      </w:r>
      <w:r>
        <w:t>Not considered in this paper</w:t>
      </w:r>
    </w:p>
  </w:comment>
  <w:comment w:id="69" w:author="." w:date="2019-02-05T21:12:00Z" w:initials=".">
    <w:p w14:paraId="75A21123" w14:textId="3F5CD472" w:rsidR="008F59B5" w:rsidRDefault="008F59B5">
      <w:pPr>
        <w:pStyle w:val="CommentText"/>
      </w:pPr>
      <w:r>
        <w:rPr>
          <w:rStyle w:val="CommentReference"/>
        </w:rPr>
        <w:annotationRef/>
      </w:r>
      <w:r>
        <w:t>I expect that you could add Dana here as well. He has talked about the AK sablefish fishery more recently moving into the AI, and finding previously lightly exploited stocks….although you probably shouldn’t use pers. comm. For co-authors. We can check on this.</w:t>
      </w:r>
    </w:p>
  </w:comment>
  <w:comment w:id="87" w:author="Punt, Andre (O&amp;A, Hobart)" w:date="2019-02-18T17:57:00Z" w:initials="PA(H">
    <w:p w14:paraId="1D1A0117" w14:textId="77777777" w:rsidR="008F59B5" w:rsidRDefault="008F59B5" w:rsidP="00927EE3">
      <w:pPr>
        <w:pStyle w:val="CommentText"/>
      </w:pPr>
      <w:r>
        <w:rPr>
          <w:rStyle w:val="CommentReference"/>
        </w:rPr>
        <w:annotationRef/>
      </w:r>
      <w:r>
        <w:t xml:space="preserve">Make the symbols match if you keep </w:t>
      </w:r>
      <w:proofErr w:type="spellStart"/>
      <w:r>
        <w:t>tjis</w:t>
      </w:r>
      <w:proofErr w:type="spellEnd"/>
    </w:p>
  </w:comment>
  <w:comment w:id="90" w:author="Punt, Andre (O&amp;A, Hobart)" w:date="2019-02-18T17:57:00Z" w:initials="PA(H">
    <w:p w14:paraId="09A89ABD" w14:textId="77777777" w:rsidR="008F59B5" w:rsidRDefault="008F59B5" w:rsidP="00927EE3">
      <w:pPr>
        <w:pStyle w:val="CommentText"/>
      </w:pPr>
      <w:r>
        <w:rPr>
          <w:rStyle w:val="CommentReference"/>
        </w:rPr>
        <w:annotationRef/>
      </w:r>
      <w:r>
        <w:t xml:space="preserve">No, what are you doing here – there should be fits for each replicate. </w:t>
      </w:r>
    </w:p>
  </w:comment>
  <w:comment w:id="91" w:author="Punt, Andre (O&amp;A, Hobart)" w:date="2019-02-18T17:59:00Z" w:initials="PA(H">
    <w:p w14:paraId="2444EDCC" w14:textId="77777777" w:rsidR="008F59B5" w:rsidRDefault="008F59B5" w:rsidP="00927EE3">
      <w:pPr>
        <w:pStyle w:val="CommentText"/>
      </w:pPr>
      <w:r>
        <w:rPr>
          <w:rStyle w:val="CommentReference"/>
        </w:rPr>
        <w:annotationRef/>
      </w:r>
      <w:r>
        <w:t xml:space="preserve">100 sets of data - </w:t>
      </w:r>
    </w:p>
  </w:comment>
  <w:comment w:id="94" w:author="." w:date="2019-02-05T21:12:00Z" w:initials=".">
    <w:p w14:paraId="4E98159D" w14:textId="08C1FB31" w:rsidR="008F59B5" w:rsidRDefault="008F59B5">
      <w:pPr>
        <w:pStyle w:val="CommentText"/>
      </w:pPr>
      <w:r>
        <w:rPr>
          <w:rStyle w:val="CommentReference"/>
        </w:rPr>
        <w:annotationRef/>
      </w:r>
      <w:r>
        <w:t xml:space="preserve">How sensitive are these results if </w:t>
      </w:r>
      <w:proofErr w:type="gramStart"/>
      <w:r>
        <w:t>this criteria</w:t>
      </w:r>
      <w:proofErr w:type="gramEnd"/>
      <w:r>
        <w:t xml:space="preserve"> is relaxed?</w:t>
      </w:r>
    </w:p>
  </w:comment>
  <w:comment w:id="96" w:author="." w:date="2019-02-05T21:12:00Z" w:initials=".">
    <w:p w14:paraId="14CE4897" w14:textId="0DE7C68A" w:rsidR="008F59B5" w:rsidRDefault="008F59B5">
      <w:pPr>
        <w:pStyle w:val="CommentText"/>
      </w:pPr>
      <w:r>
        <w:rPr>
          <w:rStyle w:val="CommentReference"/>
        </w:rPr>
        <w:annotationRef/>
      </w:r>
      <w:r>
        <w:t>I thought this break point in time was largely for the south, did I miss something in that you show results using the same breakpoint for north?</w:t>
      </w:r>
    </w:p>
  </w:comment>
  <w:comment w:id="102" w:author="Punt, Andre (O&amp;A, Hobart)" w:date="2019-02-18T17:48:00Z" w:initials="PA(H">
    <w:p w14:paraId="09169C27" w14:textId="77777777" w:rsidR="008F59B5" w:rsidRDefault="008F59B5" w:rsidP="00B82748">
      <w:pPr>
        <w:pStyle w:val="CommentText"/>
      </w:pPr>
      <w:r>
        <w:rPr>
          <w:rStyle w:val="CommentReference"/>
        </w:rPr>
        <w:annotationRef/>
      </w:r>
      <w:r>
        <w:t>Produce a plot showing this graphically.</w:t>
      </w:r>
    </w:p>
  </w:comment>
  <w:comment w:id="103" w:author="Punt, Andre (O&amp;A, Hobart)" w:date="2019-02-18T17:40:00Z" w:initials="PA(H">
    <w:p w14:paraId="43713B51" w14:textId="77777777" w:rsidR="008F59B5" w:rsidRDefault="008F59B5" w:rsidP="00B82748">
      <w:pPr>
        <w:pStyle w:val="CommentText"/>
      </w:pPr>
      <w:r>
        <w:rPr>
          <w:rStyle w:val="CommentReference"/>
        </w:rPr>
        <w:annotationRef/>
      </w:r>
      <w:r>
        <w:t>Not clear what the uniform means</w:t>
      </w:r>
    </w:p>
  </w:comment>
  <w:comment w:id="104" w:author="Punt, Andre (O&amp;A, Hobart)" w:date="2019-02-05T21:12:00Z" w:initials="PA(H">
    <w:p w14:paraId="69FD6046" w14:textId="77777777" w:rsidR="008F59B5" w:rsidRDefault="008F59B5" w:rsidP="00B82748">
      <w:pPr>
        <w:pStyle w:val="CommentText"/>
      </w:pPr>
      <w:r>
        <w:rPr>
          <w:rStyle w:val="CommentReference"/>
        </w:rPr>
        <w:annotationRef/>
      </w:r>
      <w:r>
        <w:t>Why are there two uniforms – there is just one boundary?</w:t>
      </w:r>
    </w:p>
  </w:comment>
  <w:comment w:id="105" w:author="Maia Kapur" w:date="2019-02-05T21:12:00Z" w:initials="MK">
    <w:p w14:paraId="38635311" w14:textId="77777777" w:rsidR="008F59B5" w:rsidRDefault="008F59B5" w:rsidP="00B82748">
      <w:pPr>
        <w:pStyle w:val="CommentText"/>
      </w:pPr>
      <w:r>
        <w:rPr>
          <w:rStyle w:val="CommentReference"/>
        </w:rPr>
        <w:annotationRef/>
      </w:r>
      <w:proofErr w:type="gramStart"/>
      <w:r>
        <w:t>Yes</w:t>
      </w:r>
      <w:proofErr w:type="gramEnd"/>
      <w:r>
        <w:t xml:space="preserve"> there is an overlapping boundary, and tests at different values</w:t>
      </w:r>
    </w:p>
    <w:p w14:paraId="557693C2" w14:textId="77777777" w:rsidR="008F59B5" w:rsidRDefault="008F59B5" w:rsidP="00B82748">
      <w:pPr>
        <w:pStyle w:val="CommentText"/>
      </w:pPr>
    </w:p>
  </w:comment>
  <w:comment w:id="110" w:author="Punt, Andre (O&amp;A, Hobart)" w:date="2019-02-18T17:52:00Z" w:initials="PA(H">
    <w:p w14:paraId="23B66571" w14:textId="77777777" w:rsidR="008F59B5" w:rsidRDefault="008F59B5" w:rsidP="00DF3DC4">
      <w:pPr>
        <w:pStyle w:val="CommentText"/>
      </w:pPr>
      <w:r>
        <w:rPr>
          <w:rStyle w:val="CommentReference"/>
        </w:rPr>
        <w:annotationRef/>
      </w:r>
      <w:r>
        <w:t>Please move tables and figure to after the text</w:t>
      </w:r>
    </w:p>
  </w:comment>
  <w:comment w:id="115" w:author="." w:date="2019-02-05T21:12:00Z" w:initials=".">
    <w:p w14:paraId="0FB86005" w14:textId="6CF774EF" w:rsidR="008F59B5" w:rsidRDefault="008F59B5">
      <w:pPr>
        <w:pStyle w:val="CommentText"/>
      </w:pPr>
      <w:r>
        <w:rPr>
          <w:rStyle w:val="CommentReference"/>
        </w:rPr>
        <w:annotationRef/>
      </w:r>
      <w:r>
        <w:t>You can get these directly from the report file as well.</w:t>
      </w:r>
    </w:p>
  </w:comment>
  <w:comment w:id="116" w:author="." w:date="2019-02-05T21:12:00Z" w:initials=".">
    <w:p w14:paraId="6C4DF04E" w14:textId="3CD50B55" w:rsidR="008F59B5" w:rsidRDefault="008F59B5">
      <w:pPr>
        <w:pStyle w:val="CommentText"/>
      </w:pPr>
      <w:r>
        <w:rPr>
          <w:rStyle w:val="CommentReference"/>
        </w:rPr>
        <w:annotationRef/>
      </w:r>
      <w:r>
        <w:t>I would add the estimated values from your study to this table as well. Also adding the SS parameterization values could be usefu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A640F7" w15:done="0"/>
  <w15:commentEx w15:paraId="77F55CF4" w15:done="1"/>
  <w15:commentEx w15:paraId="1F3639BA" w15:done="1"/>
  <w15:commentEx w15:paraId="65579F0B" w15:done="1"/>
  <w15:commentEx w15:paraId="64EDA0A1" w15:done="1"/>
  <w15:commentEx w15:paraId="0E66DB8A" w15:done="0"/>
  <w15:commentEx w15:paraId="23B5A068" w15:done="0"/>
  <w15:commentEx w15:paraId="32B0BDAA" w15:paraIdParent="23B5A068" w15:done="0"/>
  <w15:commentEx w15:paraId="274FA78B" w15:done="0"/>
  <w15:commentEx w15:paraId="1E14529B" w15:done="1"/>
  <w15:commentEx w15:paraId="089CD82C" w15:done="0"/>
  <w15:commentEx w15:paraId="3C3FC5A5" w15:done="0"/>
  <w15:commentEx w15:paraId="19BC647B" w15:done="0"/>
  <w15:commentEx w15:paraId="31689267" w15:done="0"/>
  <w15:commentEx w15:paraId="20C6EC6E" w15:done="0"/>
  <w15:commentEx w15:paraId="22136CCC" w15:done="0"/>
  <w15:commentEx w15:paraId="724634B1" w15:done="0"/>
  <w15:commentEx w15:paraId="7C11F6AD" w15:done="0"/>
  <w15:commentEx w15:paraId="07A7E425" w15:done="0"/>
  <w15:commentEx w15:paraId="2042D63E" w15:done="0"/>
  <w15:commentEx w15:paraId="7D190839" w15:done="0"/>
  <w15:commentEx w15:paraId="7F95B233" w15:done="0"/>
  <w15:commentEx w15:paraId="5B60605C" w15:done="0"/>
  <w15:commentEx w15:paraId="64504EDD" w15:done="0"/>
  <w15:commentEx w15:paraId="6AEB2842" w15:paraIdParent="64504EDD" w15:done="0"/>
  <w15:commentEx w15:paraId="55E22693" w15:done="0"/>
  <w15:commentEx w15:paraId="35F88131" w15:done="0"/>
  <w15:commentEx w15:paraId="7968B6DF" w15:done="0"/>
  <w15:commentEx w15:paraId="2D561D2C" w15:paraIdParent="7968B6DF" w15:done="0"/>
  <w15:commentEx w15:paraId="54A24346" w15:done="0"/>
  <w15:commentEx w15:paraId="74F78529" w15:done="0"/>
  <w15:commentEx w15:paraId="5C8E4D26" w15:done="0"/>
  <w15:commentEx w15:paraId="659CF9B8" w15:done="0"/>
  <w15:commentEx w15:paraId="569A22E9" w15:done="0"/>
  <w15:commentEx w15:paraId="4172F26E" w15:done="0"/>
  <w15:commentEx w15:paraId="3025077C" w15:done="0"/>
  <w15:commentEx w15:paraId="777745B9" w15:done="0"/>
  <w15:commentEx w15:paraId="4978B757" w15:done="0"/>
  <w15:commentEx w15:paraId="1826D072" w15:done="0"/>
  <w15:commentEx w15:paraId="21887400" w15:done="0"/>
  <w15:commentEx w15:paraId="074C04EC" w15:done="0"/>
  <w15:commentEx w15:paraId="5C917204" w15:done="0"/>
  <w15:commentEx w15:paraId="201DC32E" w15:done="0"/>
  <w15:commentEx w15:paraId="33DF6255" w15:done="0"/>
  <w15:commentEx w15:paraId="60A93523" w15:done="0"/>
  <w15:commentEx w15:paraId="79B39DD8" w15:done="0"/>
  <w15:commentEx w15:paraId="1D4FD85D" w15:done="0"/>
  <w15:commentEx w15:paraId="75A21123" w15:done="0"/>
  <w15:commentEx w15:paraId="1D1A0117" w15:done="0"/>
  <w15:commentEx w15:paraId="09A89ABD" w15:done="0"/>
  <w15:commentEx w15:paraId="2444EDCC" w15:done="0"/>
  <w15:commentEx w15:paraId="4E98159D" w15:done="0"/>
  <w15:commentEx w15:paraId="14CE4897" w15:done="0"/>
  <w15:commentEx w15:paraId="09169C27" w15:done="0"/>
  <w15:commentEx w15:paraId="43713B51" w15:done="0"/>
  <w15:commentEx w15:paraId="69FD6046" w15:done="1"/>
  <w15:commentEx w15:paraId="557693C2" w15:paraIdParent="69FD6046" w15:done="1"/>
  <w15:commentEx w15:paraId="23B66571" w15:done="0"/>
  <w15:commentEx w15:paraId="0FB86005" w15:done="0"/>
  <w15:commentEx w15:paraId="6C4DF0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A640F7" w16cid:durableId="201647FB"/>
  <w16cid:commentId w16cid:paraId="77F55CF4" w16cid:durableId="201647FF"/>
  <w16cid:commentId w16cid:paraId="1F3639BA" w16cid:durableId="20164803"/>
  <w16cid:commentId w16cid:paraId="64EDA0A1" w16cid:durableId="20164804"/>
  <w16cid:commentId w16cid:paraId="0E66DB8A" w16cid:durableId="20164805"/>
  <w16cid:commentId w16cid:paraId="23B5A068" w16cid:durableId="20164807"/>
  <w16cid:commentId w16cid:paraId="32B0BDAA" w16cid:durableId="201E20B5"/>
  <w16cid:commentId w16cid:paraId="274FA78B" w16cid:durableId="20164808"/>
  <w16cid:commentId w16cid:paraId="1E14529B" w16cid:durableId="20164809"/>
  <w16cid:commentId w16cid:paraId="089CD82C" w16cid:durableId="2016480A"/>
  <w16cid:commentId w16cid:paraId="3C3FC5A5" w16cid:durableId="20164810"/>
  <w16cid:commentId w16cid:paraId="19BC647B" w16cid:durableId="2016481E"/>
  <w16cid:commentId w16cid:paraId="31689267" w16cid:durableId="20164813"/>
  <w16cid:commentId w16cid:paraId="20C6EC6E" w16cid:durableId="1FFAD94C"/>
  <w16cid:commentId w16cid:paraId="22136CCC" w16cid:durableId="20164822"/>
  <w16cid:commentId w16cid:paraId="724634B1" w16cid:durableId="20164823"/>
  <w16cid:commentId w16cid:paraId="7C11F6AD" w16cid:durableId="20164824"/>
  <w16cid:commentId w16cid:paraId="07A7E425" w16cid:durableId="20164825"/>
  <w16cid:commentId w16cid:paraId="2042D63E" w16cid:durableId="200BCCB6"/>
  <w16cid:commentId w16cid:paraId="7F95B233" w16cid:durableId="20164827"/>
  <w16cid:commentId w16cid:paraId="5B60605C" w16cid:durableId="200BCCB8"/>
  <w16cid:commentId w16cid:paraId="64504EDD" w16cid:durableId="2016482A"/>
  <w16cid:commentId w16cid:paraId="6AEB2842" w16cid:durableId="201F744B"/>
  <w16cid:commentId w16cid:paraId="55E22693" w16cid:durableId="2016482B"/>
  <w16cid:commentId w16cid:paraId="35F88131" w16cid:durableId="2016482C"/>
  <w16cid:commentId w16cid:paraId="7968B6DF" w16cid:durableId="2016482D"/>
  <w16cid:commentId w16cid:paraId="2D561D2C" w16cid:durableId="201E9691"/>
  <w16cid:commentId w16cid:paraId="54A24346" w16cid:durableId="2016482E"/>
  <w16cid:commentId w16cid:paraId="74F78529" w16cid:durableId="2016482F"/>
  <w16cid:commentId w16cid:paraId="5C8E4D26" w16cid:durableId="1FFE95FE"/>
  <w16cid:commentId w16cid:paraId="659CF9B8" w16cid:durableId="20164835"/>
  <w16cid:commentId w16cid:paraId="569A22E9" w16cid:durableId="20164836"/>
  <w16cid:commentId w16cid:paraId="4172F26E" w16cid:durableId="20164837"/>
  <w16cid:commentId w16cid:paraId="3025077C" w16cid:durableId="20164838"/>
  <w16cid:commentId w16cid:paraId="777745B9" w16cid:durableId="20164839"/>
  <w16cid:commentId w16cid:paraId="4978B757" w16cid:durableId="2016483A"/>
  <w16cid:commentId w16cid:paraId="1826D072" w16cid:durableId="2016483B"/>
  <w16cid:commentId w16cid:paraId="074C04EC" w16cid:durableId="2016483D"/>
  <w16cid:commentId w16cid:paraId="5C917204" w16cid:durableId="2016483E"/>
  <w16cid:commentId w16cid:paraId="201DC32E" w16cid:durableId="2016483F"/>
  <w16cid:commentId w16cid:paraId="33DF6255" w16cid:durableId="200BCCBB"/>
  <w16cid:commentId w16cid:paraId="60A93523" w16cid:durableId="20164841"/>
  <w16cid:commentId w16cid:paraId="79B39DD8" w16cid:durableId="20164842"/>
  <w16cid:commentId w16cid:paraId="1D4FD85D" w16cid:durableId="20164843"/>
  <w16cid:commentId w16cid:paraId="75A21123" w16cid:durableId="200BCCBC"/>
  <w16cid:commentId w16cid:paraId="1D1A0117" w16cid:durableId="20164831"/>
  <w16cid:commentId w16cid:paraId="09A89ABD" w16cid:durableId="20164832"/>
  <w16cid:commentId w16cid:paraId="2444EDCC" w16cid:durableId="20164833"/>
  <w16cid:commentId w16cid:paraId="4E98159D" w16cid:durableId="200BCCBD"/>
  <w16cid:commentId w16cid:paraId="14CE4897" w16cid:durableId="200BCCBE"/>
  <w16cid:commentId w16cid:paraId="09169C27" w16cid:durableId="20164818"/>
  <w16cid:commentId w16cid:paraId="43713B51" w16cid:durableId="20164819"/>
  <w16cid:commentId w16cid:paraId="69FD6046" w16cid:durableId="200BCD8D"/>
  <w16cid:commentId w16cid:paraId="557693C2" w16cid:durableId="200BCD8C"/>
  <w16cid:commentId w16cid:paraId="23B66571" w16cid:durableId="20164830"/>
  <w16cid:commentId w16cid:paraId="0FB86005" w16cid:durableId="200BCCBF"/>
  <w16cid:commentId w16cid:paraId="6C4DF04E" w16cid:durableId="200BCCC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039CA0" w14:textId="77777777" w:rsidR="00FD22C9" w:rsidRDefault="00FD22C9" w:rsidP="00F50131">
      <w:pPr>
        <w:spacing w:after="0" w:line="240" w:lineRule="auto"/>
      </w:pPr>
      <w:r>
        <w:separator/>
      </w:r>
    </w:p>
  </w:endnote>
  <w:endnote w:type="continuationSeparator" w:id="0">
    <w:p w14:paraId="2D7CF945" w14:textId="77777777" w:rsidR="00FD22C9" w:rsidRDefault="00FD22C9"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68289316"/>
      <w:docPartObj>
        <w:docPartGallery w:val="Page Numbers (Bottom of Page)"/>
        <w:docPartUnique/>
      </w:docPartObj>
    </w:sdtPr>
    <w:sdtEndPr>
      <w:rPr>
        <w:noProof/>
      </w:rPr>
    </w:sdtEndPr>
    <w:sdtContent>
      <w:p w14:paraId="46882BF4" w14:textId="4F49876D" w:rsidR="008F59B5" w:rsidRDefault="008F59B5">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D8C35D5" w14:textId="77777777" w:rsidR="008F59B5" w:rsidRDefault="008F59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0998879"/>
      <w:docPartObj>
        <w:docPartGallery w:val="Page Numbers (Bottom of Page)"/>
        <w:docPartUnique/>
      </w:docPartObj>
    </w:sdtPr>
    <w:sdtEndPr>
      <w:rPr>
        <w:noProof/>
      </w:rPr>
    </w:sdtEndPr>
    <w:sdtContent>
      <w:p w14:paraId="7838837D" w14:textId="77777777" w:rsidR="008F59B5" w:rsidRDefault="008F59B5">
        <w:pPr>
          <w:pStyle w:val="Footer"/>
          <w:jc w:val="right"/>
        </w:pPr>
        <w:r>
          <w:fldChar w:fldCharType="begin"/>
        </w:r>
        <w:r>
          <w:instrText xml:space="preserve"> PAGE   \* MERGEFORMAT </w:instrText>
        </w:r>
        <w:r>
          <w:fldChar w:fldCharType="separate"/>
        </w:r>
        <w:r>
          <w:rPr>
            <w:noProof/>
          </w:rPr>
          <w:t>19</w:t>
        </w:r>
        <w:r>
          <w:rPr>
            <w:noProof/>
          </w:rPr>
          <w:fldChar w:fldCharType="end"/>
        </w:r>
      </w:p>
    </w:sdtContent>
  </w:sdt>
  <w:p w14:paraId="2B193F6F" w14:textId="77777777" w:rsidR="008F59B5" w:rsidRDefault="008F59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DF3FED" w14:textId="77777777" w:rsidR="00FD22C9" w:rsidRDefault="00FD22C9" w:rsidP="00F50131">
      <w:pPr>
        <w:spacing w:after="0" w:line="240" w:lineRule="auto"/>
      </w:pPr>
      <w:r>
        <w:separator/>
      </w:r>
    </w:p>
  </w:footnote>
  <w:footnote w:type="continuationSeparator" w:id="0">
    <w:p w14:paraId="6B453567" w14:textId="77777777" w:rsidR="00FD22C9" w:rsidRDefault="00FD22C9"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1-5-21-61289985-2027487937-1858953157-2555"/>
  </w15:person>
  <w15:person w15:author="Maia Kapur">
    <w15:presenceInfo w15:providerId="None" w15:userId="Maia 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11E4F"/>
    <w:rsid w:val="00012CAE"/>
    <w:rsid w:val="00015DE8"/>
    <w:rsid w:val="0002109F"/>
    <w:rsid w:val="00022CBF"/>
    <w:rsid w:val="00023BC7"/>
    <w:rsid w:val="00027205"/>
    <w:rsid w:val="00034C3F"/>
    <w:rsid w:val="00035951"/>
    <w:rsid w:val="00040589"/>
    <w:rsid w:val="00040834"/>
    <w:rsid w:val="00041153"/>
    <w:rsid w:val="00043307"/>
    <w:rsid w:val="00051E7E"/>
    <w:rsid w:val="000532F3"/>
    <w:rsid w:val="00054CB8"/>
    <w:rsid w:val="00055CBF"/>
    <w:rsid w:val="000576D6"/>
    <w:rsid w:val="0006425B"/>
    <w:rsid w:val="0006514B"/>
    <w:rsid w:val="00072BEE"/>
    <w:rsid w:val="000A10CF"/>
    <w:rsid w:val="000A4F0B"/>
    <w:rsid w:val="000B4B1F"/>
    <w:rsid w:val="000C2205"/>
    <w:rsid w:val="000C6B26"/>
    <w:rsid w:val="000D2048"/>
    <w:rsid w:val="000D42C3"/>
    <w:rsid w:val="000E651C"/>
    <w:rsid w:val="000F3E6A"/>
    <w:rsid w:val="001011A0"/>
    <w:rsid w:val="00101B12"/>
    <w:rsid w:val="00101D8E"/>
    <w:rsid w:val="00105775"/>
    <w:rsid w:val="0011113B"/>
    <w:rsid w:val="00113A0A"/>
    <w:rsid w:val="00114FC5"/>
    <w:rsid w:val="00117953"/>
    <w:rsid w:val="001240C1"/>
    <w:rsid w:val="00126E61"/>
    <w:rsid w:val="00130990"/>
    <w:rsid w:val="00132F6C"/>
    <w:rsid w:val="00135ED3"/>
    <w:rsid w:val="001424C8"/>
    <w:rsid w:val="001441D1"/>
    <w:rsid w:val="00144B33"/>
    <w:rsid w:val="001523D4"/>
    <w:rsid w:val="001545FB"/>
    <w:rsid w:val="00160DD0"/>
    <w:rsid w:val="0016210F"/>
    <w:rsid w:val="0016320C"/>
    <w:rsid w:val="00163329"/>
    <w:rsid w:val="001645EA"/>
    <w:rsid w:val="001770D8"/>
    <w:rsid w:val="001824C5"/>
    <w:rsid w:val="001837FD"/>
    <w:rsid w:val="00186954"/>
    <w:rsid w:val="00193066"/>
    <w:rsid w:val="001976BB"/>
    <w:rsid w:val="001A1B0A"/>
    <w:rsid w:val="001A5A05"/>
    <w:rsid w:val="001B21D9"/>
    <w:rsid w:val="001B234F"/>
    <w:rsid w:val="001B3AB6"/>
    <w:rsid w:val="001C0800"/>
    <w:rsid w:val="001C2BDC"/>
    <w:rsid w:val="001C70C8"/>
    <w:rsid w:val="001C7EC3"/>
    <w:rsid w:val="001D25DD"/>
    <w:rsid w:val="001E0B96"/>
    <w:rsid w:val="002052E5"/>
    <w:rsid w:val="002073D8"/>
    <w:rsid w:val="00207531"/>
    <w:rsid w:val="00212215"/>
    <w:rsid w:val="002151D9"/>
    <w:rsid w:val="00217CF2"/>
    <w:rsid w:val="002239EF"/>
    <w:rsid w:val="002268D8"/>
    <w:rsid w:val="002278EA"/>
    <w:rsid w:val="00234EF2"/>
    <w:rsid w:val="00246216"/>
    <w:rsid w:val="00247925"/>
    <w:rsid w:val="00247F68"/>
    <w:rsid w:val="00254436"/>
    <w:rsid w:val="002600CC"/>
    <w:rsid w:val="002628A6"/>
    <w:rsid w:val="00273DF8"/>
    <w:rsid w:val="00276042"/>
    <w:rsid w:val="00287B91"/>
    <w:rsid w:val="00291EEB"/>
    <w:rsid w:val="00297019"/>
    <w:rsid w:val="002A420E"/>
    <w:rsid w:val="002A7BD5"/>
    <w:rsid w:val="002B36AF"/>
    <w:rsid w:val="002B485F"/>
    <w:rsid w:val="002B78B9"/>
    <w:rsid w:val="002C0447"/>
    <w:rsid w:val="002C19CF"/>
    <w:rsid w:val="002D152E"/>
    <w:rsid w:val="002D4639"/>
    <w:rsid w:val="002E02EB"/>
    <w:rsid w:val="002E1DDC"/>
    <w:rsid w:val="002E3E62"/>
    <w:rsid w:val="003057E6"/>
    <w:rsid w:val="003071B2"/>
    <w:rsid w:val="00310C1A"/>
    <w:rsid w:val="0031135F"/>
    <w:rsid w:val="00311F47"/>
    <w:rsid w:val="00320B89"/>
    <w:rsid w:val="003219D9"/>
    <w:rsid w:val="0032228C"/>
    <w:rsid w:val="00322C06"/>
    <w:rsid w:val="00330BD9"/>
    <w:rsid w:val="003313E9"/>
    <w:rsid w:val="00332024"/>
    <w:rsid w:val="00333E80"/>
    <w:rsid w:val="003368A1"/>
    <w:rsid w:val="00344618"/>
    <w:rsid w:val="00347759"/>
    <w:rsid w:val="00352E7D"/>
    <w:rsid w:val="003532CB"/>
    <w:rsid w:val="00357218"/>
    <w:rsid w:val="003640BA"/>
    <w:rsid w:val="00377CE3"/>
    <w:rsid w:val="003806D1"/>
    <w:rsid w:val="00390CEC"/>
    <w:rsid w:val="00392042"/>
    <w:rsid w:val="003A11B9"/>
    <w:rsid w:val="003A76DA"/>
    <w:rsid w:val="003B7477"/>
    <w:rsid w:val="003C13A9"/>
    <w:rsid w:val="003C6F9E"/>
    <w:rsid w:val="003D0FC7"/>
    <w:rsid w:val="003D3AD9"/>
    <w:rsid w:val="003D604A"/>
    <w:rsid w:val="003E64AE"/>
    <w:rsid w:val="003E6E79"/>
    <w:rsid w:val="003F06AE"/>
    <w:rsid w:val="003F3562"/>
    <w:rsid w:val="00416528"/>
    <w:rsid w:val="00420118"/>
    <w:rsid w:val="00421AA6"/>
    <w:rsid w:val="00422D4B"/>
    <w:rsid w:val="0042677E"/>
    <w:rsid w:val="0043545A"/>
    <w:rsid w:val="0044373E"/>
    <w:rsid w:val="00446FD4"/>
    <w:rsid w:val="0044700A"/>
    <w:rsid w:val="004505BB"/>
    <w:rsid w:val="00457B0D"/>
    <w:rsid w:val="004613FD"/>
    <w:rsid w:val="00461B39"/>
    <w:rsid w:val="00463541"/>
    <w:rsid w:val="00475733"/>
    <w:rsid w:val="004906F5"/>
    <w:rsid w:val="004973C8"/>
    <w:rsid w:val="004A2A12"/>
    <w:rsid w:val="004B277C"/>
    <w:rsid w:val="004B3FA4"/>
    <w:rsid w:val="004C0E4D"/>
    <w:rsid w:val="004C118F"/>
    <w:rsid w:val="004C78D8"/>
    <w:rsid w:val="004D0927"/>
    <w:rsid w:val="004D2F33"/>
    <w:rsid w:val="004D4C29"/>
    <w:rsid w:val="004E0036"/>
    <w:rsid w:val="004E048A"/>
    <w:rsid w:val="004E1BF0"/>
    <w:rsid w:val="004F2F0A"/>
    <w:rsid w:val="004F4F42"/>
    <w:rsid w:val="00501E09"/>
    <w:rsid w:val="00503E71"/>
    <w:rsid w:val="00505127"/>
    <w:rsid w:val="00506197"/>
    <w:rsid w:val="00506E17"/>
    <w:rsid w:val="00511A2F"/>
    <w:rsid w:val="00513905"/>
    <w:rsid w:val="00517735"/>
    <w:rsid w:val="00533635"/>
    <w:rsid w:val="005443E0"/>
    <w:rsid w:val="005453B8"/>
    <w:rsid w:val="0054799E"/>
    <w:rsid w:val="0055586B"/>
    <w:rsid w:val="005624A6"/>
    <w:rsid w:val="0056300A"/>
    <w:rsid w:val="00564486"/>
    <w:rsid w:val="005746C7"/>
    <w:rsid w:val="00581778"/>
    <w:rsid w:val="005866AE"/>
    <w:rsid w:val="00586BBE"/>
    <w:rsid w:val="0059154F"/>
    <w:rsid w:val="005937F2"/>
    <w:rsid w:val="0059460E"/>
    <w:rsid w:val="005A0B2F"/>
    <w:rsid w:val="005A2F0F"/>
    <w:rsid w:val="005A39D0"/>
    <w:rsid w:val="005B4E96"/>
    <w:rsid w:val="005B70FF"/>
    <w:rsid w:val="005C020F"/>
    <w:rsid w:val="005C3972"/>
    <w:rsid w:val="005D279D"/>
    <w:rsid w:val="005D4DA3"/>
    <w:rsid w:val="005F0B48"/>
    <w:rsid w:val="005F254B"/>
    <w:rsid w:val="005F61EE"/>
    <w:rsid w:val="00616824"/>
    <w:rsid w:val="00623282"/>
    <w:rsid w:val="00624B17"/>
    <w:rsid w:val="006264A4"/>
    <w:rsid w:val="00632139"/>
    <w:rsid w:val="00642D5E"/>
    <w:rsid w:val="00647FF6"/>
    <w:rsid w:val="00656B62"/>
    <w:rsid w:val="006610ED"/>
    <w:rsid w:val="00661E95"/>
    <w:rsid w:val="00662741"/>
    <w:rsid w:val="00674D52"/>
    <w:rsid w:val="00675625"/>
    <w:rsid w:val="00681741"/>
    <w:rsid w:val="00683D81"/>
    <w:rsid w:val="006948C1"/>
    <w:rsid w:val="00694D64"/>
    <w:rsid w:val="00697863"/>
    <w:rsid w:val="006A1870"/>
    <w:rsid w:val="006A3AFF"/>
    <w:rsid w:val="006A5337"/>
    <w:rsid w:val="006B09E1"/>
    <w:rsid w:val="006C4182"/>
    <w:rsid w:val="006D560E"/>
    <w:rsid w:val="006D6090"/>
    <w:rsid w:val="006E0EB2"/>
    <w:rsid w:val="006E2C2C"/>
    <w:rsid w:val="006E7F19"/>
    <w:rsid w:val="006F249A"/>
    <w:rsid w:val="00702273"/>
    <w:rsid w:val="00707024"/>
    <w:rsid w:val="00712DA0"/>
    <w:rsid w:val="00712F36"/>
    <w:rsid w:val="00713CA2"/>
    <w:rsid w:val="007145FD"/>
    <w:rsid w:val="007168B1"/>
    <w:rsid w:val="007426FC"/>
    <w:rsid w:val="00751302"/>
    <w:rsid w:val="00756B5F"/>
    <w:rsid w:val="00761C2B"/>
    <w:rsid w:val="007650C2"/>
    <w:rsid w:val="007671B8"/>
    <w:rsid w:val="007674FF"/>
    <w:rsid w:val="00782268"/>
    <w:rsid w:val="00786E5E"/>
    <w:rsid w:val="0079320C"/>
    <w:rsid w:val="007938F6"/>
    <w:rsid w:val="007A1261"/>
    <w:rsid w:val="007A17E6"/>
    <w:rsid w:val="007A3BAC"/>
    <w:rsid w:val="007A3DB6"/>
    <w:rsid w:val="007C3A1A"/>
    <w:rsid w:val="007C3FF6"/>
    <w:rsid w:val="007E68BB"/>
    <w:rsid w:val="007E7B4A"/>
    <w:rsid w:val="007E7F43"/>
    <w:rsid w:val="007F2E22"/>
    <w:rsid w:val="007F51DE"/>
    <w:rsid w:val="007F7701"/>
    <w:rsid w:val="00800100"/>
    <w:rsid w:val="0080232F"/>
    <w:rsid w:val="00803D30"/>
    <w:rsid w:val="00804CF1"/>
    <w:rsid w:val="00805C18"/>
    <w:rsid w:val="008074A5"/>
    <w:rsid w:val="0082416C"/>
    <w:rsid w:val="008270F1"/>
    <w:rsid w:val="008317B5"/>
    <w:rsid w:val="008317B9"/>
    <w:rsid w:val="0083413E"/>
    <w:rsid w:val="008341FE"/>
    <w:rsid w:val="0084759D"/>
    <w:rsid w:val="00850AF1"/>
    <w:rsid w:val="00850F85"/>
    <w:rsid w:val="00853E77"/>
    <w:rsid w:val="008567BF"/>
    <w:rsid w:val="0085796C"/>
    <w:rsid w:val="00862D4F"/>
    <w:rsid w:val="00863DF7"/>
    <w:rsid w:val="008719C6"/>
    <w:rsid w:val="00873DA6"/>
    <w:rsid w:val="00882D1C"/>
    <w:rsid w:val="008849C3"/>
    <w:rsid w:val="00886155"/>
    <w:rsid w:val="00887E84"/>
    <w:rsid w:val="008936F5"/>
    <w:rsid w:val="008960B1"/>
    <w:rsid w:val="008A4098"/>
    <w:rsid w:val="008A53BD"/>
    <w:rsid w:val="008A590F"/>
    <w:rsid w:val="008A6648"/>
    <w:rsid w:val="008B2D6F"/>
    <w:rsid w:val="008B3D07"/>
    <w:rsid w:val="008B5972"/>
    <w:rsid w:val="008C7E57"/>
    <w:rsid w:val="008D0470"/>
    <w:rsid w:val="008D5E7B"/>
    <w:rsid w:val="008E6D3E"/>
    <w:rsid w:val="008F05D7"/>
    <w:rsid w:val="008F0D40"/>
    <w:rsid w:val="008F59B5"/>
    <w:rsid w:val="00902FC3"/>
    <w:rsid w:val="009062F8"/>
    <w:rsid w:val="00906A89"/>
    <w:rsid w:val="0091654B"/>
    <w:rsid w:val="009245F5"/>
    <w:rsid w:val="00927EE3"/>
    <w:rsid w:val="009308CB"/>
    <w:rsid w:val="00932BEA"/>
    <w:rsid w:val="00934441"/>
    <w:rsid w:val="00941818"/>
    <w:rsid w:val="009446B6"/>
    <w:rsid w:val="00950CDF"/>
    <w:rsid w:val="00956016"/>
    <w:rsid w:val="00957F10"/>
    <w:rsid w:val="0096493F"/>
    <w:rsid w:val="0096581C"/>
    <w:rsid w:val="00971118"/>
    <w:rsid w:val="00972ACF"/>
    <w:rsid w:val="009778C1"/>
    <w:rsid w:val="00981A9D"/>
    <w:rsid w:val="009835A8"/>
    <w:rsid w:val="00984839"/>
    <w:rsid w:val="009874B2"/>
    <w:rsid w:val="00987ACA"/>
    <w:rsid w:val="009913FD"/>
    <w:rsid w:val="00992E9D"/>
    <w:rsid w:val="00994FE7"/>
    <w:rsid w:val="0099655D"/>
    <w:rsid w:val="00997CA2"/>
    <w:rsid w:val="009A5D38"/>
    <w:rsid w:val="009B03C6"/>
    <w:rsid w:val="009B1088"/>
    <w:rsid w:val="009B2BA1"/>
    <w:rsid w:val="009B4FB5"/>
    <w:rsid w:val="009C334D"/>
    <w:rsid w:val="009C34F2"/>
    <w:rsid w:val="009C7B88"/>
    <w:rsid w:val="009D3309"/>
    <w:rsid w:val="009E361C"/>
    <w:rsid w:val="009E402C"/>
    <w:rsid w:val="009E6008"/>
    <w:rsid w:val="009F1AA9"/>
    <w:rsid w:val="009F5D8A"/>
    <w:rsid w:val="009F68F2"/>
    <w:rsid w:val="00A025ED"/>
    <w:rsid w:val="00A03831"/>
    <w:rsid w:val="00A04F68"/>
    <w:rsid w:val="00A0545B"/>
    <w:rsid w:val="00A076F1"/>
    <w:rsid w:val="00A1303A"/>
    <w:rsid w:val="00A21CD5"/>
    <w:rsid w:val="00A220A1"/>
    <w:rsid w:val="00A23F50"/>
    <w:rsid w:val="00A25644"/>
    <w:rsid w:val="00A26B70"/>
    <w:rsid w:val="00A313A5"/>
    <w:rsid w:val="00A32004"/>
    <w:rsid w:val="00A438F1"/>
    <w:rsid w:val="00A44F12"/>
    <w:rsid w:val="00A46BB7"/>
    <w:rsid w:val="00A50DB7"/>
    <w:rsid w:val="00A528BA"/>
    <w:rsid w:val="00A649CB"/>
    <w:rsid w:val="00A720E2"/>
    <w:rsid w:val="00A77A77"/>
    <w:rsid w:val="00A834A2"/>
    <w:rsid w:val="00A837CD"/>
    <w:rsid w:val="00A83B9D"/>
    <w:rsid w:val="00A9055E"/>
    <w:rsid w:val="00A905FF"/>
    <w:rsid w:val="00A9532D"/>
    <w:rsid w:val="00AA00EF"/>
    <w:rsid w:val="00AA0890"/>
    <w:rsid w:val="00AA168A"/>
    <w:rsid w:val="00AA54DB"/>
    <w:rsid w:val="00AC02E6"/>
    <w:rsid w:val="00AC07CF"/>
    <w:rsid w:val="00AC2082"/>
    <w:rsid w:val="00AD0AC7"/>
    <w:rsid w:val="00AD5763"/>
    <w:rsid w:val="00AE4031"/>
    <w:rsid w:val="00AE4E48"/>
    <w:rsid w:val="00AE5182"/>
    <w:rsid w:val="00AE7DBA"/>
    <w:rsid w:val="00AF1875"/>
    <w:rsid w:val="00AF2270"/>
    <w:rsid w:val="00B03F3F"/>
    <w:rsid w:val="00B06507"/>
    <w:rsid w:val="00B11828"/>
    <w:rsid w:val="00B22F5E"/>
    <w:rsid w:val="00B24C55"/>
    <w:rsid w:val="00B303A7"/>
    <w:rsid w:val="00B30926"/>
    <w:rsid w:val="00B34995"/>
    <w:rsid w:val="00B4189A"/>
    <w:rsid w:val="00B4245B"/>
    <w:rsid w:val="00B4317E"/>
    <w:rsid w:val="00B4644F"/>
    <w:rsid w:val="00B46C34"/>
    <w:rsid w:val="00B561EA"/>
    <w:rsid w:val="00B56DC4"/>
    <w:rsid w:val="00B614FB"/>
    <w:rsid w:val="00B62684"/>
    <w:rsid w:val="00B64E40"/>
    <w:rsid w:val="00B67671"/>
    <w:rsid w:val="00B8111C"/>
    <w:rsid w:val="00B82748"/>
    <w:rsid w:val="00B834E2"/>
    <w:rsid w:val="00B8591D"/>
    <w:rsid w:val="00B91A35"/>
    <w:rsid w:val="00B91B45"/>
    <w:rsid w:val="00B91C24"/>
    <w:rsid w:val="00B94D25"/>
    <w:rsid w:val="00B9623A"/>
    <w:rsid w:val="00B96D87"/>
    <w:rsid w:val="00BB02E4"/>
    <w:rsid w:val="00BB7E4C"/>
    <w:rsid w:val="00BC119C"/>
    <w:rsid w:val="00BD06D8"/>
    <w:rsid w:val="00BD6121"/>
    <w:rsid w:val="00BD69F5"/>
    <w:rsid w:val="00BE093A"/>
    <w:rsid w:val="00BE49DA"/>
    <w:rsid w:val="00BE53B7"/>
    <w:rsid w:val="00BE6203"/>
    <w:rsid w:val="00BE6536"/>
    <w:rsid w:val="00BF14AE"/>
    <w:rsid w:val="00BF33B8"/>
    <w:rsid w:val="00BF4FB7"/>
    <w:rsid w:val="00BF5AD8"/>
    <w:rsid w:val="00BF5E1D"/>
    <w:rsid w:val="00BF6D53"/>
    <w:rsid w:val="00BF7179"/>
    <w:rsid w:val="00C028BF"/>
    <w:rsid w:val="00C050D7"/>
    <w:rsid w:val="00C0694A"/>
    <w:rsid w:val="00C116AB"/>
    <w:rsid w:val="00C12722"/>
    <w:rsid w:val="00C13128"/>
    <w:rsid w:val="00C14891"/>
    <w:rsid w:val="00C171D8"/>
    <w:rsid w:val="00C17C15"/>
    <w:rsid w:val="00C21424"/>
    <w:rsid w:val="00C2617A"/>
    <w:rsid w:val="00C27622"/>
    <w:rsid w:val="00C277A8"/>
    <w:rsid w:val="00C27E3A"/>
    <w:rsid w:val="00C30B09"/>
    <w:rsid w:val="00C33784"/>
    <w:rsid w:val="00C34BB1"/>
    <w:rsid w:val="00C37393"/>
    <w:rsid w:val="00C409C1"/>
    <w:rsid w:val="00C40B51"/>
    <w:rsid w:val="00C40E68"/>
    <w:rsid w:val="00C41D19"/>
    <w:rsid w:val="00C4256E"/>
    <w:rsid w:val="00C45993"/>
    <w:rsid w:val="00C46280"/>
    <w:rsid w:val="00C53F0B"/>
    <w:rsid w:val="00C5457E"/>
    <w:rsid w:val="00C56542"/>
    <w:rsid w:val="00C576FF"/>
    <w:rsid w:val="00C61A6B"/>
    <w:rsid w:val="00C65F22"/>
    <w:rsid w:val="00C6606C"/>
    <w:rsid w:val="00C7661B"/>
    <w:rsid w:val="00C778A2"/>
    <w:rsid w:val="00C87747"/>
    <w:rsid w:val="00C87B6A"/>
    <w:rsid w:val="00C9472F"/>
    <w:rsid w:val="00CA2D51"/>
    <w:rsid w:val="00CA5BFA"/>
    <w:rsid w:val="00CB15E0"/>
    <w:rsid w:val="00CB267E"/>
    <w:rsid w:val="00CB7C57"/>
    <w:rsid w:val="00CC2377"/>
    <w:rsid w:val="00CC240E"/>
    <w:rsid w:val="00CC4BA6"/>
    <w:rsid w:val="00CD03F1"/>
    <w:rsid w:val="00CD3EA6"/>
    <w:rsid w:val="00CE53F2"/>
    <w:rsid w:val="00CE5705"/>
    <w:rsid w:val="00CE5DA5"/>
    <w:rsid w:val="00CF44FC"/>
    <w:rsid w:val="00CF64E2"/>
    <w:rsid w:val="00D0002E"/>
    <w:rsid w:val="00D025B8"/>
    <w:rsid w:val="00D02E61"/>
    <w:rsid w:val="00D103E8"/>
    <w:rsid w:val="00D10DE4"/>
    <w:rsid w:val="00D12A77"/>
    <w:rsid w:val="00D15237"/>
    <w:rsid w:val="00D15776"/>
    <w:rsid w:val="00D1784D"/>
    <w:rsid w:val="00D21CB5"/>
    <w:rsid w:val="00D24852"/>
    <w:rsid w:val="00D4232C"/>
    <w:rsid w:val="00D55A0E"/>
    <w:rsid w:val="00D63C6D"/>
    <w:rsid w:val="00D7177D"/>
    <w:rsid w:val="00D72180"/>
    <w:rsid w:val="00D74412"/>
    <w:rsid w:val="00D7747A"/>
    <w:rsid w:val="00D80D5C"/>
    <w:rsid w:val="00D87B6B"/>
    <w:rsid w:val="00D90467"/>
    <w:rsid w:val="00D94719"/>
    <w:rsid w:val="00D949F9"/>
    <w:rsid w:val="00D965FB"/>
    <w:rsid w:val="00DA25A6"/>
    <w:rsid w:val="00DB2D68"/>
    <w:rsid w:val="00DB3C75"/>
    <w:rsid w:val="00DB4EBF"/>
    <w:rsid w:val="00DB5769"/>
    <w:rsid w:val="00DB6987"/>
    <w:rsid w:val="00DB6C27"/>
    <w:rsid w:val="00DC2699"/>
    <w:rsid w:val="00DC591D"/>
    <w:rsid w:val="00DC5CC5"/>
    <w:rsid w:val="00DF03FD"/>
    <w:rsid w:val="00DF076A"/>
    <w:rsid w:val="00DF1D91"/>
    <w:rsid w:val="00DF246C"/>
    <w:rsid w:val="00DF3DC4"/>
    <w:rsid w:val="00DF4725"/>
    <w:rsid w:val="00E022D1"/>
    <w:rsid w:val="00E03CCB"/>
    <w:rsid w:val="00E04E95"/>
    <w:rsid w:val="00E05953"/>
    <w:rsid w:val="00E06A5A"/>
    <w:rsid w:val="00E119C9"/>
    <w:rsid w:val="00E11D94"/>
    <w:rsid w:val="00E11EFB"/>
    <w:rsid w:val="00E2026F"/>
    <w:rsid w:val="00E20C70"/>
    <w:rsid w:val="00E20E6D"/>
    <w:rsid w:val="00E21EB4"/>
    <w:rsid w:val="00E237EF"/>
    <w:rsid w:val="00E23A55"/>
    <w:rsid w:val="00E262AD"/>
    <w:rsid w:val="00E314A1"/>
    <w:rsid w:val="00E315C6"/>
    <w:rsid w:val="00E3160E"/>
    <w:rsid w:val="00E3743B"/>
    <w:rsid w:val="00E37F79"/>
    <w:rsid w:val="00E41395"/>
    <w:rsid w:val="00E424C1"/>
    <w:rsid w:val="00E43064"/>
    <w:rsid w:val="00E52C94"/>
    <w:rsid w:val="00E56DA5"/>
    <w:rsid w:val="00E57469"/>
    <w:rsid w:val="00E61645"/>
    <w:rsid w:val="00E73552"/>
    <w:rsid w:val="00E86935"/>
    <w:rsid w:val="00E86BA0"/>
    <w:rsid w:val="00E908CE"/>
    <w:rsid w:val="00E9478C"/>
    <w:rsid w:val="00E96E28"/>
    <w:rsid w:val="00E96E82"/>
    <w:rsid w:val="00E97386"/>
    <w:rsid w:val="00E9782A"/>
    <w:rsid w:val="00EA2C4E"/>
    <w:rsid w:val="00EA6CA6"/>
    <w:rsid w:val="00EA72E3"/>
    <w:rsid w:val="00EB375F"/>
    <w:rsid w:val="00EB5DF5"/>
    <w:rsid w:val="00EB7D3D"/>
    <w:rsid w:val="00EC5D55"/>
    <w:rsid w:val="00EC7554"/>
    <w:rsid w:val="00EC76A7"/>
    <w:rsid w:val="00ED2D44"/>
    <w:rsid w:val="00EE0A9B"/>
    <w:rsid w:val="00EE33E5"/>
    <w:rsid w:val="00EF214D"/>
    <w:rsid w:val="00EF7684"/>
    <w:rsid w:val="00F0163E"/>
    <w:rsid w:val="00F04534"/>
    <w:rsid w:val="00F103C7"/>
    <w:rsid w:val="00F13628"/>
    <w:rsid w:val="00F202ED"/>
    <w:rsid w:val="00F218DA"/>
    <w:rsid w:val="00F253EA"/>
    <w:rsid w:val="00F25AB3"/>
    <w:rsid w:val="00F315C8"/>
    <w:rsid w:val="00F31919"/>
    <w:rsid w:val="00F33728"/>
    <w:rsid w:val="00F3466B"/>
    <w:rsid w:val="00F40060"/>
    <w:rsid w:val="00F44B12"/>
    <w:rsid w:val="00F46C6D"/>
    <w:rsid w:val="00F50131"/>
    <w:rsid w:val="00F502D0"/>
    <w:rsid w:val="00F5067E"/>
    <w:rsid w:val="00F521CD"/>
    <w:rsid w:val="00F5448F"/>
    <w:rsid w:val="00F65EE9"/>
    <w:rsid w:val="00F66EB8"/>
    <w:rsid w:val="00F676E3"/>
    <w:rsid w:val="00F75BC7"/>
    <w:rsid w:val="00F80A7B"/>
    <w:rsid w:val="00F82A07"/>
    <w:rsid w:val="00F82EB2"/>
    <w:rsid w:val="00F919FB"/>
    <w:rsid w:val="00F94063"/>
    <w:rsid w:val="00F96E2F"/>
    <w:rsid w:val="00FA0991"/>
    <w:rsid w:val="00FA1B5B"/>
    <w:rsid w:val="00FA1DC2"/>
    <w:rsid w:val="00FB55F0"/>
    <w:rsid w:val="00FB724B"/>
    <w:rsid w:val="00FC6A65"/>
    <w:rsid w:val="00FC71E3"/>
    <w:rsid w:val="00FD1CD3"/>
    <w:rsid w:val="00FD1EBA"/>
    <w:rsid w:val="00FD22C9"/>
    <w:rsid w:val="00FE3F58"/>
    <w:rsid w:val="00FE4275"/>
    <w:rsid w:val="00FE60FA"/>
    <w:rsid w:val="00FF4C28"/>
    <w:rsid w:val="00FF6D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semiHidden/>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semiHidden/>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3D0D8F-692E-47B4-9F9A-D82B98D83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8</TotalTime>
  <Pages>24</Pages>
  <Words>18192</Words>
  <Characters>103699</Characters>
  <Application>Microsoft Office Word</Application>
  <DocSecurity>0</DocSecurity>
  <Lines>864</Lines>
  <Paragraphs>243</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121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aia Kapur</cp:lastModifiedBy>
  <cp:revision>46</cp:revision>
  <dcterms:created xsi:type="dcterms:W3CDTF">2019-02-19T17:16:00Z</dcterms:created>
  <dcterms:modified xsi:type="dcterms:W3CDTF">2019-02-28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